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453774"/>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Swarming intelligence &gt; swarms &gt; boid &gt; heterogeneous vs homogeneous &gt; formations and collective motion &gt; so what</w:t>
      </w:r>
    </w:p>
    <w:p w14:paraId="3ECD445A" w14:textId="43270250" w:rsidR="00F91723" w:rsidRDefault="00F91723" w:rsidP="004A6AAE">
      <w:pPr>
        <w:ind w:firstLine="0"/>
        <w:rPr>
          <w:b/>
        </w:rPr>
      </w:pPr>
    </w:p>
    <w:p w14:paraId="32561436" w14:textId="3060F811" w:rsidR="004A6AAE" w:rsidRPr="004A6AAE" w:rsidRDefault="004A6AAE" w:rsidP="004A6AAE">
      <w:pPr>
        <w:jc w:val="center"/>
      </w:pPr>
      <w:r>
        <w:t>CONTENTS:</w:t>
      </w:r>
      <w:r>
        <w:rPr>
          <w:b/>
        </w:rPr>
        <w:fldChar w:fldCharType="begin"/>
      </w:r>
      <w:r>
        <w:rPr>
          <w:b/>
        </w:rPr>
        <w:instrText xml:space="preserve"> TOC \o "1-2" \h \z \u </w:instrText>
      </w:r>
      <w:r>
        <w:rPr>
          <w:b/>
        </w:rPr>
        <w:fldChar w:fldCharType="separate"/>
      </w:r>
      <w:hyperlink w:anchor="_Toc166453774" w:history="1"/>
    </w:p>
    <w:p w14:paraId="2B5233A9" w14:textId="38D30BE0" w:rsidR="004A6AAE" w:rsidRP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5" w:history="1">
        <w:r w:rsidR="004A6AAE" w:rsidRPr="004A6AAE">
          <w:rPr>
            <w:rStyle w:val="Hyperlink"/>
          </w:rPr>
          <w:t>I. Introduction</w:t>
        </w:r>
        <w:r w:rsidR="004A6AAE" w:rsidRPr="004A6AAE">
          <w:rPr>
            <w:webHidden/>
          </w:rPr>
          <w:tab/>
        </w:r>
        <w:r w:rsidR="004A6AAE" w:rsidRPr="004A6AAE">
          <w:rPr>
            <w:webHidden/>
          </w:rPr>
          <w:fldChar w:fldCharType="begin"/>
        </w:r>
        <w:r w:rsidR="004A6AAE" w:rsidRPr="004A6AAE">
          <w:rPr>
            <w:webHidden/>
          </w:rPr>
          <w:instrText xml:space="preserve"> PAGEREF _Toc166453775 \h </w:instrText>
        </w:r>
        <w:r w:rsidR="004A6AAE" w:rsidRPr="004A6AAE">
          <w:rPr>
            <w:webHidden/>
          </w:rPr>
        </w:r>
        <w:r w:rsidR="004A6AAE" w:rsidRPr="004A6AAE">
          <w:rPr>
            <w:webHidden/>
          </w:rPr>
          <w:fldChar w:fldCharType="separate"/>
        </w:r>
        <w:r w:rsidR="004A6AAE" w:rsidRPr="004A6AAE">
          <w:rPr>
            <w:webHidden/>
          </w:rPr>
          <w:t>1</w:t>
        </w:r>
        <w:r w:rsidR="004A6AAE" w:rsidRPr="004A6AAE">
          <w:rPr>
            <w:webHidden/>
          </w:rPr>
          <w:fldChar w:fldCharType="end"/>
        </w:r>
      </w:hyperlink>
    </w:p>
    <w:p w14:paraId="0B949E48" w14:textId="67C87A6E"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6" w:history="1">
        <w:r w:rsidR="004A6AAE" w:rsidRPr="00223B13">
          <w:rPr>
            <w:rStyle w:val="Hyperlink"/>
            <w:rFonts w:eastAsiaTheme="majorEastAsia"/>
          </w:rPr>
          <w:t>II.</w:t>
        </w:r>
        <w:r w:rsidR="004A6AAE" w:rsidRPr="00223B13">
          <w:rPr>
            <w:rStyle w:val="Hyperlink"/>
          </w:rPr>
          <w:t xml:space="preserve"> Background Info</w:t>
        </w:r>
        <w:r w:rsidR="004A6AAE">
          <w:rPr>
            <w:webHidden/>
          </w:rPr>
          <w:tab/>
        </w:r>
        <w:r w:rsidR="004A6AAE">
          <w:rPr>
            <w:webHidden/>
          </w:rPr>
          <w:fldChar w:fldCharType="begin"/>
        </w:r>
        <w:r w:rsidR="004A6AAE">
          <w:rPr>
            <w:webHidden/>
          </w:rPr>
          <w:instrText xml:space="preserve"> PAGEREF _Toc166453776 \h </w:instrText>
        </w:r>
        <w:r w:rsidR="004A6AAE">
          <w:rPr>
            <w:webHidden/>
          </w:rPr>
        </w:r>
        <w:r w:rsidR="004A6AAE">
          <w:rPr>
            <w:webHidden/>
          </w:rPr>
          <w:fldChar w:fldCharType="separate"/>
        </w:r>
        <w:r w:rsidR="004A6AAE">
          <w:rPr>
            <w:webHidden/>
          </w:rPr>
          <w:t>1</w:t>
        </w:r>
        <w:r w:rsidR="004A6AAE">
          <w:rPr>
            <w:webHidden/>
          </w:rPr>
          <w:fldChar w:fldCharType="end"/>
        </w:r>
      </w:hyperlink>
    </w:p>
    <w:p w14:paraId="5F88F95C" w14:textId="7C4DBFE3"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7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oid Swarming Algorithm</w:t>
        </w:r>
        <w:r w:rsidR="004A6AAE">
          <w:rPr>
            <w:noProof/>
            <w:webHidden/>
          </w:rPr>
          <w:tab/>
        </w:r>
        <w:r w:rsidR="004A6AAE">
          <w:rPr>
            <w:noProof/>
            <w:webHidden/>
          </w:rPr>
          <w:fldChar w:fldCharType="begin"/>
        </w:r>
        <w:r w:rsidR="004A6AAE">
          <w:rPr>
            <w:noProof/>
            <w:webHidden/>
          </w:rPr>
          <w:instrText xml:space="preserve"> PAGEREF _Toc166453777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24D32A05" w14:textId="2541FB5D"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7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Collective Motion using Deep Reinforcement Learning</w:t>
        </w:r>
        <w:r w:rsidR="004A6AAE">
          <w:rPr>
            <w:noProof/>
            <w:webHidden/>
          </w:rPr>
          <w:tab/>
        </w:r>
        <w:r w:rsidR="004A6AAE">
          <w:rPr>
            <w:noProof/>
            <w:webHidden/>
          </w:rPr>
          <w:fldChar w:fldCharType="begin"/>
        </w:r>
        <w:r w:rsidR="004A6AAE">
          <w:rPr>
            <w:noProof/>
            <w:webHidden/>
          </w:rPr>
          <w:instrText xml:space="preserve"> PAGEREF _Toc166453778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53FFD55C" w14:textId="01C04DD3"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79" w:history="1">
        <w:r w:rsidR="004A6AAE" w:rsidRPr="00223B13">
          <w:rPr>
            <w:rStyle w:val="Hyperlink"/>
          </w:rPr>
          <w:t>III. Literature Review</w:t>
        </w:r>
        <w:r w:rsidR="004A6AAE">
          <w:rPr>
            <w:webHidden/>
          </w:rPr>
          <w:tab/>
        </w:r>
        <w:r w:rsidR="004A6AAE">
          <w:rPr>
            <w:webHidden/>
          </w:rPr>
          <w:fldChar w:fldCharType="begin"/>
        </w:r>
        <w:r w:rsidR="004A6AAE">
          <w:rPr>
            <w:webHidden/>
          </w:rPr>
          <w:instrText xml:space="preserve"> PAGEREF _Toc166453779 \h </w:instrText>
        </w:r>
        <w:r w:rsidR="004A6AAE">
          <w:rPr>
            <w:webHidden/>
          </w:rPr>
        </w:r>
        <w:r w:rsidR="004A6AAE">
          <w:rPr>
            <w:webHidden/>
          </w:rPr>
          <w:fldChar w:fldCharType="separate"/>
        </w:r>
        <w:r w:rsidR="004A6AAE">
          <w:rPr>
            <w:webHidden/>
          </w:rPr>
          <w:t>2</w:t>
        </w:r>
        <w:r w:rsidR="004A6AAE">
          <w:rPr>
            <w:webHidden/>
          </w:rPr>
          <w:fldChar w:fldCharType="end"/>
        </w:r>
      </w:hyperlink>
    </w:p>
    <w:p w14:paraId="18A91892" w14:textId="1E020854"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0"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he Boid Model and Swarm Formations</w:t>
        </w:r>
        <w:r w:rsidR="004A6AAE">
          <w:rPr>
            <w:noProof/>
            <w:webHidden/>
          </w:rPr>
          <w:tab/>
        </w:r>
        <w:r w:rsidR="004A6AAE">
          <w:rPr>
            <w:noProof/>
            <w:webHidden/>
          </w:rPr>
          <w:fldChar w:fldCharType="begin"/>
        </w:r>
        <w:r w:rsidR="004A6AAE">
          <w:rPr>
            <w:noProof/>
            <w:webHidden/>
          </w:rPr>
          <w:instrText xml:space="preserve"> PAGEREF _Toc166453780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2A204CF7" w14:textId="54BBB639"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1"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 xml:space="preserve">Applications of </w:t>
        </w:r>
        <w:r w:rsidR="004A6AAE" w:rsidRPr="00223B13">
          <w:rPr>
            <w:rStyle w:val="Hyperlink"/>
            <w:iCs/>
            <w:noProof/>
            <w14:ligatures w14:val="none"/>
          </w:rPr>
          <w:t>Heterogeneous</w:t>
        </w:r>
        <w:r w:rsidR="004A6AAE" w:rsidRPr="00223B13">
          <w:rPr>
            <w:rStyle w:val="Hyperlink"/>
            <w:noProof/>
          </w:rPr>
          <w:t xml:space="preserve"> Swarms</w:t>
        </w:r>
        <w:r w:rsidR="004A6AAE">
          <w:rPr>
            <w:noProof/>
            <w:webHidden/>
          </w:rPr>
          <w:tab/>
        </w:r>
        <w:r w:rsidR="004A6AAE">
          <w:rPr>
            <w:noProof/>
            <w:webHidden/>
          </w:rPr>
          <w:fldChar w:fldCharType="begin"/>
        </w:r>
        <w:r w:rsidR="004A6AAE">
          <w:rPr>
            <w:noProof/>
            <w:webHidden/>
          </w:rPr>
          <w:instrText xml:space="preserve"> PAGEREF _Toc166453781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343574DA" w14:textId="5179025D"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2"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enefits of Heterogeneous Swarms</w:t>
        </w:r>
        <w:r w:rsidR="004A6AAE">
          <w:rPr>
            <w:noProof/>
            <w:webHidden/>
          </w:rPr>
          <w:tab/>
        </w:r>
        <w:r w:rsidR="004A6AAE">
          <w:rPr>
            <w:noProof/>
            <w:webHidden/>
          </w:rPr>
          <w:fldChar w:fldCharType="begin"/>
        </w:r>
        <w:r w:rsidR="004A6AAE">
          <w:rPr>
            <w:noProof/>
            <w:webHidden/>
          </w:rPr>
          <w:instrText xml:space="preserve"> PAGEREF _Toc166453782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01D08FDD" w14:textId="36182044"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3" w:history="1">
        <w:r w:rsidR="004A6AAE" w:rsidRPr="00223B13">
          <w:rPr>
            <w:rStyle w:val="Hyperlink"/>
            <w:rFonts w:eastAsiaTheme="majorEastAsia"/>
          </w:rPr>
          <w:t>IV.</w:t>
        </w:r>
        <w:r w:rsidR="004A6AAE" w:rsidRPr="00223B13">
          <w:rPr>
            <w:rStyle w:val="Hyperlink"/>
          </w:rPr>
          <w:t xml:space="preserve"> Planning</w:t>
        </w:r>
        <w:r w:rsidR="004A6AAE">
          <w:rPr>
            <w:webHidden/>
          </w:rPr>
          <w:tab/>
        </w:r>
        <w:r w:rsidR="004A6AAE">
          <w:rPr>
            <w:webHidden/>
          </w:rPr>
          <w:fldChar w:fldCharType="begin"/>
        </w:r>
        <w:r w:rsidR="004A6AAE">
          <w:rPr>
            <w:webHidden/>
          </w:rPr>
          <w:instrText xml:space="preserve"> PAGEREF _Toc166453783 \h </w:instrText>
        </w:r>
        <w:r w:rsidR="004A6AAE">
          <w:rPr>
            <w:webHidden/>
          </w:rPr>
        </w:r>
        <w:r w:rsidR="004A6AAE">
          <w:rPr>
            <w:webHidden/>
          </w:rPr>
          <w:fldChar w:fldCharType="separate"/>
        </w:r>
        <w:r w:rsidR="004A6AAE">
          <w:rPr>
            <w:webHidden/>
          </w:rPr>
          <w:t>3</w:t>
        </w:r>
        <w:r w:rsidR="004A6AAE">
          <w:rPr>
            <w:webHidden/>
          </w:rPr>
          <w:fldChar w:fldCharType="end"/>
        </w:r>
      </w:hyperlink>
    </w:p>
    <w:p w14:paraId="392BBB65" w14:textId="219F7BC9"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4"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roject Plan</w:t>
        </w:r>
        <w:r w:rsidR="004A6AAE">
          <w:rPr>
            <w:noProof/>
            <w:webHidden/>
          </w:rPr>
          <w:tab/>
        </w:r>
        <w:r w:rsidR="004A6AAE">
          <w:rPr>
            <w:noProof/>
            <w:webHidden/>
          </w:rPr>
          <w:fldChar w:fldCharType="begin"/>
        </w:r>
        <w:r w:rsidR="004A6AAE">
          <w:rPr>
            <w:noProof/>
            <w:webHidden/>
          </w:rPr>
          <w:instrText xml:space="preserve"> PAGEREF _Toc166453784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5DC0EEAE" w14:textId="195E438B"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5"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otential Difficulties</w:t>
        </w:r>
        <w:r w:rsidR="004A6AAE">
          <w:rPr>
            <w:noProof/>
            <w:webHidden/>
          </w:rPr>
          <w:tab/>
        </w:r>
        <w:r w:rsidR="004A6AAE">
          <w:rPr>
            <w:noProof/>
            <w:webHidden/>
          </w:rPr>
          <w:fldChar w:fldCharType="begin"/>
        </w:r>
        <w:r w:rsidR="004A6AAE">
          <w:rPr>
            <w:noProof/>
            <w:webHidden/>
          </w:rPr>
          <w:instrText xml:space="preserve"> PAGEREF _Toc166453785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D9163A6" w14:textId="72E21074"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6" w:history="1">
        <w:r w:rsidR="004A6AAE" w:rsidRPr="00223B13">
          <w:rPr>
            <w:rStyle w:val="Hyperlink"/>
          </w:rPr>
          <w:t>V. Methodology</w:t>
        </w:r>
        <w:r w:rsidR="004A6AAE">
          <w:rPr>
            <w:webHidden/>
          </w:rPr>
          <w:tab/>
        </w:r>
        <w:r w:rsidR="004A6AAE">
          <w:rPr>
            <w:webHidden/>
          </w:rPr>
          <w:fldChar w:fldCharType="begin"/>
        </w:r>
        <w:r w:rsidR="004A6AAE">
          <w:rPr>
            <w:webHidden/>
          </w:rPr>
          <w:instrText xml:space="preserve"> PAGEREF _Toc166453786 \h </w:instrText>
        </w:r>
        <w:r w:rsidR="004A6AAE">
          <w:rPr>
            <w:webHidden/>
          </w:rPr>
        </w:r>
        <w:r w:rsidR="004A6AAE">
          <w:rPr>
            <w:webHidden/>
          </w:rPr>
          <w:fldChar w:fldCharType="separate"/>
        </w:r>
        <w:r w:rsidR="004A6AAE">
          <w:rPr>
            <w:webHidden/>
          </w:rPr>
          <w:t>4</w:t>
        </w:r>
        <w:r w:rsidR="004A6AAE">
          <w:rPr>
            <w:webHidden/>
          </w:rPr>
          <w:fldChar w:fldCharType="end"/>
        </w:r>
      </w:hyperlink>
    </w:p>
    <w:p w14:paraId="5DA8BA5C" w14:textId="35ADB3F8"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Research Design</w:t>
        </w:r>
        <w:r w:rsidR="004A6AAE">
          <w:rPr>
            <w:noProof/>
            <w:webHidden/>
          </w:rPr>
          <w:tab/>
        </w:r>
        <w:r w:rsidR="004A6AAE">
          <w:rPr>
            <w:noProof/>
            <w:webHidden/>
          </w:rPr>
          <w:fldChar w:fldCharType="begin"/>
        </w:r>
        <w:r w:rsidR="004A6AAE">
          <w:rPr>
            <w:noProof/>
            <w:webHidden/>
          </w:rPr>
          <w:instrText xml:space="preserve"> PAGEREF _Toc166453787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2D023A35" w14:textId="146F5168"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8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ackground Theory and Analysis</w:t>
        </w:r>
        <w:r w:rsidR="004A6AAE">
          <w:rPr>
            <w:noProof/>
            <w:webHidden/>
          </w:rPr>
          <w:tab/>
        </w:r>
        <w:r w:rsidR="004A6AAE">
          <w:rPr>
            <w:noProof/>
            <w:webHidden/>
          </w:rPr>
          <w:fldChar w:fldCharType="begin"/>
        </w:r>
        <w:r w:rsidR="004A6AAE">
          <w:rPr>
            <w:noProof/>
            <w:webHidden/>
          </w:rPr>
          <w:instrText xml:space="preserve"> PAGEREF _Toc166453788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97FD47A" w14:textId="11AD426B"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89" w:history="1">
        <w:r w:rsidR="004A6AAE" w:rsidRPr="00223B13">
          <w:rPr>
            <w:rStyle w:val="Hyperlink"/>
          </w:rPr>
          <w:t>VI. Current Progress</w:t>
        </w:r>
        <w:r w:rsidR="004A6AAE">
          <w:rPr>
            <w:webHidden/>
          </w:rPr>
          <w:tab/>
        </w:r>
        <w:r w:rsidR="004A6AAE">
          <w:rPr>
            <w:webHidden/>
          </w:rPr>
          <w:fldChar w:fldCharType="begin"/>
        </w:r>
        <w:r w:rsidR="004A6AAE">
          <w:rPr>
            <w:webHidden/>
          </w:rPr>
          <w:instrText xml:space="preserve"> PAGEREF _Toc166453789 \h </w:instrText>
        </w:r>
        <w:r w:rsidR="004A6AAE">
          <w:rPr>
            <w:webHidden/>
          </w:rPr>
        </w:r>
        <w:r w:rsidR="004A6AAE">
          <w:rPr>
            <w:webHidden/>
          </w:rPr>
          <w:fldChar w:fldCharType="separate"/>
        </w:r>
        <w:r w:rsidR="004A6AAE">
          <w:rPr>
            <w:webHidden/>
          </w:rPr>
          <w:t>4</w:t>
        </w:r>
        <w:r w:rsidR="004A6AAE">
          <w:rPr>
            <w:webHidden/>
          </w:rPr>
          <w:fldChar w:fldCharType="end"/>
        </w:r>
      </w:hyperlink>
    </w:p>
    <w:p w14:paraId="48072243" w14:textId="646FB94F"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0"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phero BOLT and RVR capabilities</w:t>
        </w:r>
        <w:r w:rsidR="004A6AAE">
          <w:rPr>
            <w:noProof/>
            <w:webHidden/>
          </w:rPr>
          <w:tab/>
        </w:r>
        <w:r w:rsidR="004A6AAE">
          <w:rPr>
            <w:noProof/>
            <w:webHidden/>
          </w:rPr>
          <w:fldChar w:fldCharType="begin"/>
        </w:r>
        <w:r w:rsidR="004A6AAE">
          <w:rPr>
            <w:noProof/>
            <w:webHidden/>
          </w:rPr>
          <w:instrText xml:space="preserve"> PAGEREF _Toc166453790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54BA4B4A" w14:textId="0E2574EE"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1" w:history="1">
        <w:r w:rsidR="004A6AAE" w:rsidRPr="00223B13">
          <w:rPr>
            <w:rStyle w:val="Hyperlink"/>
            <w:noProof/>
          </w:rPr>
          <w:t>D.</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esting Sphero BOLT running off of RVR Pi</w:t>
        </w:r>
        <w:r w:rsidR="004A6AAE">
          <w:rPr>
            <w:noProof/>
            <w:webHidden/>
          </w:rPr>
          <w:tab/>
        </w:r>
        <w:r w:rsidR="004A6AAE">
          <w:rPr>
            <w:noProof/>
            <w:webHidden/>
          </w:rPr>
          <w:fldChar w:fldCharType="begin"/>
        </w:r>
        <w:r w:rsidR="004A6AAE">
          <w:rPr>
            <w:noProof/>
            <w:webHidden/>
          </w:rPr>
          <w:instrText xml:space="preserve"> PAGEREF _Toc166453791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9E745C1" w14:textId="3B57B69B" w:rsidR="004A6AAE" w:rsidRDefault="00000000" w:rsidP="000A574A">
      <w:pPr>
        <w:pStyle w:val="TOC2"/>
        <w:tabs>
          <w:tab w:val="left" w:pos="960"/>
          <w:tab w:val="right" w:pos="4149"/>
        </w:tabs>
        <w:jc w:val="left"/>
        <w:rPr>
          <w:rFonts w:asciiTheme="minorHAnsi" w:eastAsiaTheme="minorEastAsia" w:hAnsiTheme="minorHAnsi" w:cstheme="minorBidi"/>
          <w:noProof/>
          <w:kern w:val="2"/>
          <w:sz w:val="24"/>
          <w:szCs w:val="24"/>
          <w:lang w:val="en-AU" w:eastAsia="en-AU"/>
        </w:rPr>
      </w:pPr>
      <w:hyperlink w:anchor="_Toc166453792" w:history="1">
        <w:r w:rsidR="004A6AAE" w:rsidRPr="00223B13">
          <w:rPr>
            <w:rStyle w:val="Hyperlink"/>
            <w:noProof/>
          </w:rPr>
          <w:t>E.</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warming with Vicon</w:t>
        </w:r>
        <w:r w:rsidR="004A6AAE">
          <w:rPr>
            <w:noProof/>
            <w:webHidden/>
          </w:rPr>
          <w:tab/>
        </w:r>
        <w:r w:rsidR="004A6AAE">
          <w:rPr>
            <w:noProof/>
            <w:webHidden/>
          </w:rPr>
          <w:fldChar w:fldCharType="begin"/>
        </w:r>
        <w:r w:rsidR="004A6AAE">
          <w:rPr>
            <w:noProof/>
            <w:webHidden/>
          </w:rPr>
          <w:instrText xml:space="preserve"> PAGEREF _Toc166453792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86BB7DC" w14:textId="5D45B4F3"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3" w:history="1">
        <w:r w:rsidR="004A6AAE" w:rsidRPr="00223B13">
          <w:rPr>
            <w:rStyle w:val="Hyperlink"/>
          </w:rPr>
          <w:t>VII. Future Work</w:t>
        </w:r>
        <w:r w:rsidR="004A6AAE">
          <w:rPr>
            <w:webHidden/>
          </w:rPr>
          <w:tab/>
        </w:r>
        <w:r w:rsidR="004A6AAE">
          <w:rPr>
            <w:webHidden/>
          </w:rPr>
          <w:fldChar w:fldCharType="begin"/>
        </w:r>
        <w:r w:rsidR="004A6AAE">
          <w:rPr>
            <w:webHidden/>
          </w:rPr>
          <w:instrText xml:space="preserve"> PAGEREF _Toc166453793 \h </w:instrText>
        </w:r>
        <w:r w:rsidR="004A6AAE">
          <w:rPr>
            <w:webHidden/>
          </w:rPr>
        </w:r>
        <w:r w:rsidR="004A6AAE">
          <w:rPr>
            <w:webHidden/>
          </w:rPr>
          <w:fldChar w:fldCharType="separate"/>
        </w:r>
        <w:r w:rsidR="004A6AAE">
          <w:rPr>
            <w:webHidden/>
          </w:rPr>
          <w:t>5</w:t>
        </w:r>
        <w:r w:rsidR="004A6AAE">
          <w:rPr>
            <w:webHidden/>
          </w:rPr>
          <w:fldChar w:fldCharType="end"/>
        </w:r>
      </w:hyperlink>
    </w:p>
    <w:p w14:paraId="277935FC" w14:textId="003AFA89"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4" w:history="1">
        <w:r w:rsidR="004A6AAE" w:rsidRPr="00223B13">
          <w:rPr>
            <w:rStyle w:val="Hyperlink"/>
          </w:rPr>
          <w:t>VIII. Conclusion</w:t>
        </w:r>
        <w:r w:rsidR="004A6AAE">
          <w:rPr>
            <w:webHidden/>
          </w:rPr>
          <w:tab/>
        </w:r>
        <w:r w:rsidR="004A6AAE">
          <w:rPr>
            <w:webHidden/>
          </w:rPr>
          <w:fldChar w:fldCharType="begin"/>
        </w:r>
        <w:r w:rsidR="004A6AAE">
          <w:rPr>
            <w:webHidden/>
          </w:rPr>
          <w:instrText xml:space="preserve"> PAGEREF _Toc166453794 \h </w:instrText>
        </w:r>
        <w:r w:rsidR="004A6AAE">
          <w:rPr>
            <w:webHidden/>
          </w:rPr>
        </w:r>
        <w:r w:rsidR="004A6AAE">
          <w:rPr>
            <w:webHidden/>
          </w:rPr>
          <w:fldChar w:fldCharType="separate"/>
        </w:r>
        <w:r w:rsidR="004A6AAE">
          <w:rPr>
            <w:webHidden/>
          </w:rPr>
          <w:t>5</w:t>
        </w:r>
        <w:r w:rsidR="004A6AAE">
          <w:rPr>
            <w:webHidden/>
          </w:rPr>
          <w:fldChar w:fldCharType="end"/>
        </w:r>
      </w:hyperlink>
    </w:p>
    <w:p w14:paraId="7018CDD3" w14:textId="5D244036" w:rsidR="004A6AAE" w:rsidRDefault="00000000" w:rsidP="000A574A">
      <w:pPr>
        <w:pStyle w:val="TOC1"/>
        <w:jc w:val="left"/>
        <w:rPr>
          <w:rFonts w:asciiTheme="minorHAnsi" w:eastAsiaTheme="minorEastAsia" w:hAnsiTheme="minorHAnsi" w:cstheme="minorBidi"/>
          <w:kern w:val="2"/>
          <w:sz w:val="24"/>
          <w:szCs w:val="24"/>
          <w:lang w:val="en-AU" w:eastAsia="en-AU"/>
        </w:rPr>
      </w:pPr>
      <w:hyperlink w:anchor="_Toc166453795" w:history="1">
        <w:r w:rsidR="004A6AAE" w:rsidRPr="00223B13">
          <w:rPr>
            <w:rStyle w:val="Hyperlink"/>
          </w:rPr>
          <w:t>References:</w:t>
        </w:r>
        <w:r w:rsidR="004A6AAE">
          <w:rPr>
            <w:webHidden/>
          </w:rPr>
          <w:tab/>
        </w:r>
        <w:r w:rsidR="004A6AAE">
          <w:rPr>
            <w:webHidden/>
          </w:rPr>
          <w:fldChar w:fldCharType="begin"/>
        </w:r>
        <w:r w:rsidR="004A6AAE">
          <w:rPr>
            <w:webHidden/>
          </w:rPr>
          <w:instrText xml:space="preserve"> PAGEREF _Toc166453795 \h </w:instrText>
        </w:r>
        <w:r w:rsidR="004A6AAE">
          <w:rPr>
            <w:webHidden/>
          </w:rPr>
        </w:r>
        <w:r w:rsidR="004A6AAE">
          <w:rPr>
            <w:webHidden/>
          </w:rPr>
          <w:fldChar w:fldCharType="separate"/>
        </w:r>
        <w:r w:rsidR="004A6AAE">
          <w:rPr>
            <w:webHidden/>
          </w:rPr>
          <w:t>6</w:t>
        </w:r>
        <w:r w:rsidR="004A6AAE">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453775"/>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w:t>
      </w:r>
      <w:r w:rsidR="004D0FA2" w:rsidRPr="00EA39D2">
        <w:t xml:space="preserve">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5C46FA" w:rsidR="00BA1893" w:rsidRPr="00EA39D2" w:rsidRDefault="00307C45" w:rsidP="00CF4979">
      <w:commentRangeStart w:id="13"/>
      <w:r w:rsidRPr="00EA39D2">
        <w:t xml:space="preserve">While </w:t>
      </w:r>
      <w:proofErr w:type="gramStart"/>
      <w:r w:rsidRPr="00EA39D2">
        <w:t>many</w:t>
      </w:r>
      <w:proofErr w:type="gramEnd"/>
      <w:r w:rsidRPr="00EA39D2">
        <w:t xml:space="preserve">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Pr="00EA39D2">
        <w:t xml:space="preserve"> </w:t>
      </w:r>
    </w:p>
    <w:p w14:paraId="10588A3A" w14:textId="5BF68BC1" w:rsidR="009270C0" w:rsidRDefault="00CF4979" w:rsidP="00372E51">
      <w:r>
        <w:t xml:space="preserve">While current research within swarm robotics that is aimed towards formation control is modelled, </w:t>
      </w:r>
      <w:proofErr w:type="gramStart"/>
      <w:r>
        <w:t>simulated</w:t>
      </w:r>
      <w:proofErr w:type="gramEnd"/>
      <w:r>
        <w:t xml:space="preserve"> and implemented with the use of homogeneous swarms, formations within heterogeneous swarms is mostly uncovered. </w:t>
      </w:r>
      <w:commentRangeEnd w:id="13"/>
      <w:r w:rsidR="00850522">
        <w:rPr>
          <w:rStyle w:val="CommentReference"/>
        </w:rPr>
        <w:commentReference w:id="13"/>
      </w:r>
      <w:r w:rsidR="00170728" w:rsidRPr="00170728">
        <w:t xml:space="preserve"> </w:t>
      </w:r>
      <w:commentRangeStart w:id="14"/>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proofErr w:type="gramStart"/>
      <w:r w:rsidR="00170728" w:rsidRPr="00EA39D2">
        <w:t>sensors</w:t>
      </w:r>
      <w:proofErr w:type="gramEnd"/>
      <w:r w:rsidR="00170728" w:rsidRPr="00EA39D2">
        <w:t xml:space="preserve"> and mobility to work together</w:t>
      </w:r>
      <w:commentRangeEnd w:id="14"/>
      <w:r w:rsidR="00170728">
        <w:rPr>
          <w:rStyle w:val="CommentReference"/>
        </w:rPr>
        <w:commentReference w:id="14"/>
      </w:r>
      <w:r w:rsidR="00170728">
        <w:t xml:space="preserve">. </w:t>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783DA176" w:rsidR="00EF7E30" w:rsidRPr="00EA39D2" w:rsidRDefault="00EF7E30" w:rsidP="00372E51">
      <w:proofErr w:type="spellStart"/>
      <w:r>
        <w:t>Formalise</w:t>
      </w:r>
      <w:proofErr w:type="spellEnd"/>
      <w:r>
        <w:t xml:space="preserve"> – aim of the paper is to create heterogeneous formations using homogeneous swarm code + generic formation </w:t>
      </w:r>
      <w:proofErr w:type="gramStart"/>
      <w:r w:rsidRPr="00170728">
        <w:t>code</w:t>
      </w:r>
      <w:proofErr w:type="gramEnd"/>
    </w:p>
    <w:p w14:paraId="2D3DB9B2" w14:textId="347B73AD" w:rsidR="00F32CE8" w:rsidRPr="00EB359A" w:rsidRDefault="00533184" w:rsidP="00EB359A">
      <w:pPr>
        <w:pStyle w:val="Heading1"/>
        <w:rPr>
          <w:rFonts w:eastAsiaTheme="majorEastAsia"/>
          <w:color w:val="0F4761" w:themeColor="accent1" w:themeShade="BF"/>
        </w:rPr>
      </w:pPr>
      <w:bookmarkStart w:id="15" w:name="_Toc166110449"/>
      <w:bookmarkStart w:id="16" w:name="_Toc166110588"/>
      <w:bookmarkStart w:id="17" w:name="_Toc166111358"/>
      <w:bookmarkStart w:id="18" w:name="_Toc166453442"/>
      <w:bookmarkStart w:id="19" w:name="_Toc166453776"/>
      <w:r w:rsidRPr="00EA39D2">
        <w:t>Background Info</w:t>
      </w:r>
      <w:bookmarkEnd w:id="15"/>
      <w:bookmarkEnd w:id="16"/>
      <w:bookmarkEnd w:id="17"/>
      <w:bookmarkEnd w:id="18"/>
      <w:bookmarkEnd w:id="19"/>
    </w:p>
    <w:p w14:paraId="1E90AD0B" w14:textId="76BF7B55" w:rsidR="009270C0" w:rsidRPr="00EA39D2" w:rsidRDefault="00CF4979" w:rsidP="00480446">
      <w:pPr>
        <w:pStyle w:val="Heading2"/>
      </w:pPr>
      <w:bookmarkStart w:id="20" w:name="_Toc166453443"/>
      <w:bookmarkStart w:id="21" w:name="_Toc166453777"/>
      <w:r>
        <w:t>Boid Swarming Algorithm</w:t>
      </w:r>
      <w:bookmarkEnd w:id="20"/>
      <w:bookmarkEnd w:id="21"/>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3F9E317" w14:textId="01EF9F2F" w:rsidR="00F32CE8" w:rsidRPr="00EA39D2" w:rsidRDefault="000A574A" w:rsidP="00593D1A">
      <w:pPr>
        <w:pStyle w:val="Heading2"/>
      </w:pPr>
      <w:bookmarkStart w:id="22" w:name="_Toc166453444"/>
      <w:bookmarkStart w:id="23" w:name="_Toc166453778"/>
      <w:r>
        <w:t xml:space="preserve">Emergent </w:t>
      </w:r>
      <w:commentRangeStart w:id="24"/>
      <w:r w:rsidR="00CF4979">
        <w:t xml:space="preserve">Collective Motion </w:t>
      </w:r>
      <w:bookmarkEnd w:id="22"/>
      <w:bookmarkEnd w:id="23"/>
      <w:commentRangeEnd w:id="24"/>
      <w:r w:rsidR="001153DB">
        <w:rPr>
          <w:rStyle w:val="CommentReference"/>
          <w:b w:val="0"/>
        </w:rPr>
        <w:commentReference w:id="24"/>
      </w:r>
    </w:p>
    <w:p w14:paraId="50495CA9" w14:textId="5C452CBE" w:rsidR="003C1E62" w:rsidRPr="00EA39D2" w:rsidRDefault="00533184" w:rsidP="00480446">
      <w:pPr>
        <w:pStyle w:val="Heading1"/>
      </w:pPr>
      <w:bookmarkStart w:id="25" w:name="_Toc166110453"/>
      <w:bookmarkStart w:id="26" w:name="_Toc166110592"/>
      <w:bookmarkStart w:id="27" w:name="_Toc166111362"/>
      <w:bookmarkStart w:id="28" w:name="_Toc166453445"/>
      <w:bookmarkStart w:id="29" w:name="_Toc166453779"/>
      <w:r w:rsidRPr="00A00062">
        <w:t>Literature Review</w:t>
      </w:r>
      <w:bookmarkEnd w:id="25"/>
      <w:bookmarkEnd w:id="26"/>
      <w:bookmarkEnd w:id="27"/>
      <w:bookmarkEnd w:id="28"/>
      <w:bookmarkEnd w:id="29"/>
    </w:p>
    <w:p w14:paraId="3063A429" w14:textId="4A47B33F" w:rsidR="00FA23F6" w:rsidRPr="00480446" w:rsidRDefault="00126AAA" w:rsidP="00480446">
      <w:pPr>
        <w:pStyle w:val="Heading2"/>
        <w:numPr>
          <w:ilvl w:val="0"/>
          <w:numId w:val="14"/>
        </w:numPr>
      </w:pPr>
      <w:bookmarkStart w:id="30" w:name="_Toc166453446"/>
      <w:bookmarkStart w:id="31" w:name="_Toc166453780"/>
      <w:r>
        <w:t>The Boid</w:t>
      </w:r>
      <w:r w:rsidR="00CF4979">
        <w:t xml:space="preserve"> </w:t>
      </w:r>
      <w:r>
        <w:t xml:space="preserve">Model and </w:t>
      </w:r>
      <w:r w:rsidR="00EF7E30">
        <w:t xml:space="preserve">Swarm </w:t>
      </w:r>
      <w:r>
        <w:t>Formations</w:t>
      </w:r>
      <w:bookmarkEnd w:id="30"/>
      <w:bookmarkEnd w:id="31"/>
    </w:p>
    <w:p w14:paraId="6ABE701E" w14:textId="77777777" w:rsidR="006B4DF5" w:rsidRDefault="00CD33A1" w:rsidP="006B4DF5">
      <w:pPr>
        <w:divId w:val="1833983594"/>
      </w:pPr>
      <w:commentRangeStart w:id="32"/>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w:t>
      </w:r>
      <w:r w:rsidR="006703F1" w:rsidRPr="00EA39D2">
        <w:lastRenderedPageBreak/>
        <w:t>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2"/>
      <w:r w:rsidR="00AE195D">
        <w:rPr>
          <w:rStyle w:val="CommentReference"/>
        </w:rPr>
        <w:commentReference w:id="32"/>
      </w:r>
      <w:r w:rsidR="000325B1">
        <w:t xml:space="preserve"> </w:t>
      </w:r>
    </w:p>
    <w:p w14:paraId="70C1EBF4" w14:textId="46EAEAD3"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5767778B" w:rsidR="00FB3A4F" w:rsidRDefault="00566B9C" w:rsidP="00FB3A4F">
      <w:pPr>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0A574A">
        <w:t xml:space="preserve">the </w:t>
      </w:r>
      <w:r>
        <w:t xml:space="preserve">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w:t>
      </w:r>
      <w:r w:rsidR="000A574A">
        <w:t xml:space="preserve"> reinforcement 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commentRangeStart w:id="33"/>
      <w:r w:rsidR="000A574A" w:rsidRPr="000A574A">
        <w:rPr>
          <w:highlight w:val="yellow"/>
        </w:rPr>
        <w:t xml:space="preserve">This differs to </w:t>
      </w:r>
      <w:r w:rsidR="006377AE">
        <w:rPr>
          <w:highlight w:val="yellow"/>
        </w:rPr>
        <w:t xml:space="preserve">the </w:t>
      </w:r>
      <w:proofErr w:type="gramStart"/>
      <w:r w:rsidR="006377AE">
        <w:rPr>
          <w:highlight w:val="yellow"/>
        </w:rPr>
        <w:t>types</w:t>
      </w:r>
      <w:proofErr w:type="gramEnd"/>
      <w:r w:rsidR="006377AE">
        <w:rPr>
          <w:highlight w:val="yellow"/>
        </w:rPr>
        <w:t xml:space="preserve"> </w:t>
      </w:r>
      <w:commentRangeEnd w:id="33"/>
      <w:r w:rsidR="006377AE">
        <w:t>collective motion</w:t>
      </w:r>
      <w:r w:rsidR="006377AE">
        <w:rPr>
          <w:rStyle w:val="CommentReference"/>
        </w:rPr>
        <w:commentReference w:id="33"/>
      </w:r>
      <w:r w:rsidR="0049303E">
        <w:t xml:space="preserve"> </w:t>
      </w:r>
      <w:r w:rsidR="006377AE">
        <w:t xml:space="preserve">that </w:t>
      </w:r>
      <w:r w:rsidR="006377AE">
        <w:t xml:space="preserve">currently exist, with a large focus on formation control systems seen </w:t>
      </w:r>
      <w:r w:rsidR="0049303E">
        <w:t>within homogeneous swarms and other types of multi-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r w:rsidR="006377AE">
        <w:t xml:space="preserve"> In contrary to these formation control based systems, this research project proposes the use of reinforcement learning to bootstrap emergent collective behaviours within simulation based on the paper by </w:t>
      </w:r>
      <w:proofErr w:type="spellStart"/>
      <w:r w:rsidR="006377AE">
        <w:t>Abpeikar</w:t>
      </w:r>
      <w:proofErr w:type="spellEnd"/>
      <w:r w:rsidR="006377AE">
        <w:t xml:space="preserve"> et al. </w:t>
      </w:r>
      <w:r w:rsidR="006377AE">
        <w:fldChar w:fldCharType="begin"/>
      </w:r>
      <w:r w:rsidR="006377AE">
        <w:instrText xml:space="preserve"> ADDIN ZOTERO_ITEM CSL_CITATION {"citationID":"mYQl2ooO","properties":{"formattedCitation":"[18]","plainCitation":"[1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6377AE" w:rsidRPr="006377AE">
        <w:t>[18]</w:t>
      </w:r>
      <w:r w:rsidR="006377AE">
        <w:fldChar w:fldCharType="end"/>
      </w:r>
      <w:r w:rsidR="006377AE">
        <w:t xml:space="preserve"> and to reproduce this within heterogeneous swarms.</w:t>
      </w:r>
    </w:p>
    <w:p w14:paraId="73364546" w14:textId="59E183DF" w:rsidR="00A06694" w:rsidRDefault="00A06694" w:rsidP="00714055">
      <w:pPr>
        <w:pStyle w:val="Heading2"/>
        <w:divId w:val="1833983594"/>
      </w:pPr>
      <w:bookmarkStart w:id="34" w:name="_Toc166453447"/>
      <w:bookmarkStart w:id="35" w:name="_Toc166453781"/>
      <w:r>
        <w:t>Applications</w:t>
      </w:r>
      <w:r w:rsidRPr="00EA39D2">
        <w:t xml:space="preserve"> of </w:t>
      </w:r>
      <w:r w:rsidRPr="00480446">
        <w:rPr>
          <w:rStyle w:val="Heading3Char"/>
          <w:i w:val="0"/>
          <w:iCs/>
        </w:rPr>
        <w:t>Heterogeneous</w:t>
      </w:r>
      <w:r w:rsidRPr="00EA39D2">
        <w:t xml:space="preserve"> Swarms</w:t>
      </w:r>
      <w:bookmarkEnd w:id="34"/>
      <w:bookmarkEnd w:id="35"/>
    </w:p>
    <w:p w14:paraId="29B071F6" w14:textId="1A97D215"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6377AE">
        <w:instrText xml:space="preserve"> ADDIN ZOTERO_ITEM CSL_CITATION {"citationID":"uFm1CsaX","properties":{"formattedCitation":"[19], [20]","plainCitation":"[19], [20]","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6377AE" w:rsidRPr="006377AE">
        <w:t>[19], [20]</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6377AE">
        <w:instrText xml:space="preserve"> ADDIN ZOTERO_ITEM CSL_CITATION {"citationID":"Fu558nwG","properties":{"formattedCitation":"[6], [21], [22], [23], [24], [25]","plainCitation":"[6], [21], [22], [23], [24], [25]","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6377AE" w:rsidRPr="006377AE">
        <w:t>[6], [21], [22], [23], [24], [25]</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6377AE">
        <w:instrText xml:space="preserve"> ADDIN ZOTERO_ITEM CSL_CITATION {"citationID":"3zeXceen","properties":{"formattedCitation":"[25]","plainCitation":"[25]","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6377AE" w:rsidRPr="006377AE">
        <w:t>[25]</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6377AE">
        <w:instrText xml:space="preserve"> ADDIN ZOTERO_ITEM CSL_CITATION {"citationID":"PHZc3Q88","properties":{"formattedCitation":"[26]","plainCitation":"[26]","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6377AE" w:rsidRPr="006377AE">
        <w:t>[26]</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6006BCCC"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rsidR="006377AE">
        <w:instrText xml:space="preserve"> ADDIN ZOTERO_ITEM CSL_CITATION {"citationID":"wLWh2YHx","properties":{"formattedCitation":"[27]","plainCitation":"[27]","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006377AE" w:rsidRPr="006377AE">
        <w:t>[27]</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rsidR="006377AE">
        <w:instrText xml:space="preserve"> ADDIN ZOTERO_ITEM CSL_CITATION {"citationID":"Lxpscqtl","properties":{"formattedCitation":"[28]","plainCitation":"[2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006377AE" w:rsidRPr="006377AE">
        <w:t>[28]</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lastRenderedPageBreak/>
        <w:t xml:space="preserve">Recent research has shown success in formations of heterogeneous swarms with differing levels of diversity within the swarm populations </w:t>
      </w:r>
      <w:r w:rsidR="00C14084">
        <w:fldChar w:fldCharType="begin"/>
      </w:r>
      <w:r w:rsidR="006377AE">
        <w:instrText xml:space="preserve"> ADDIN ZOTERO_ITEM CSL_CITATION {"citationID":"q7Vqfi1T","properties":{"formattedCitation":"[29], [30], [31]","plainCitation":"[29], [30], [31]","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6377AE" w:rsidRPr="006377AE">
        <w:t>[29], [30], [31]</w:t>
      </w:r>
      <w:r w:rsidR="00C14084">
        <w:fldChar w:fldCharType="end"/>
      </w:r>
      <w:r w:rsidR="00C14084">
        <w:t xml:space="preserve">.  However, </w:t>
      </w:r>
      <w:proofErr w:type="gramStart"/>
      <w:r w:rsidR="00C14084">
        <w:t>many</w:t>
      </w:r>
      <w:proofErr w:type="gramEnd"/>
      <w:r w:rsidR="00C14084">
        <w:t xml:space="preserve">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6217B820" w:rsidR="00F86293" w:rsidRPr="008C7B91" w:rsidRDefault="00CF4979" w:rsidP="00CF4979">
      <w:pPr>
        <w:pStyle w:val="Text"/>
        <w:divId w:val="1833983594"/>
      </w:pPr>
      <w:r>
        <w:t xml:space="preserve">To introduce swarming formation this project will utilise prior research done using homogeneous swarms. Boid rules were modified using deep reinforcement learning AI to generate emergent collective behaviours </w:t>
      </w:r>
      <w:r>
        <w:fldChar w:fldCharType="begin"/>
      </w:r>
      <w:r w:rsidR="006377AE">
        <w:instrText xml:space="preserve"> ADDIN ZOTERO_ITEM CSL_CITATION {"citationID":"gBd7g8oK","properties":{"formattedCitation":"[18]","plainCitation":"[1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6377AE" w:rsidRPr="006377AE">
        <w:t>[18]</w:t>
      </w:r>
      <w:r>
        <w:fldChar w:fldCharType="end"/>
      </w:r>
      <w:r>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6" w:name="_Toc166453448"/>
      <w:bookmarkStart w:id="37" w:name="_Toc166453782"/>
      <w:r w:rsidRPr="00EA39D2">
        <w:t>Benefits of Heterogeneous Swarms</w:t>
      </w:r>
      <w:bookmarkEnd w:id="36"/>
      <w:bookmarkEnd w:id="37"/>
    </w:p>
    <w:p w14:paraId="1041E432" w14:textId="54CC62A2"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CF4979">
        <w:instrText xml:space="preserve"> ADDIN ZOTERO_ITEM CSL_CITATION {"citationID":"0jIc1y1E","properties":{"formattedCitation":"[32]","plainCitation":"[32]","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CF4979" w:rsidRPr="00CF4979">
        <w:t>[32]</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CF4979">
        <w:instrText xml:space="preserve"> ADDIN ZOTERO_ITEM CSL_CITATION {"citationID":"ONKFez3Y","properties":{"formattedCitation":"[33]","plainCitation":"[33]","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CF4979" w:rsidRPr="00CF4979">
        <w:t>[33]</w:t>
      </w:r>
      <w:r>
        <w:fldChar w:fldCharType="end"/>
      </w:r>
      <w:r>
        <w:t xml:space="preserve">. An approach to the widely opened horizons of heterogeneous swarming can be seen within the experiment by Dorigo et al. </w:t>
      </w:r>
      <w:r>
        <w:fldChar w:fldCharType="begin"/>
      </w:r>
      <w:r w:rsidR="006377AE">
        <w:instrText xml:space="preserve"> ADDIN ZOTERO_ITEM CSL_CITATION {"citationID":"7PKjOEms","properties":{"formattedCitation":"[28]","plainCitation":"[2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6377AE" w:rsidRPr="006377AE">
        <w:t>[28]</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CF4979">
        <w:instrText xml:space="preserve"> ADDIN ZOTERO_ITEM CSL_CITATION {"citationID":"iyxRqg75","properties":{"formattedCitation":"[34]","plainCitation":"[34]","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CF4979" w:rsidRPr="00CF4979">
        <w:t>[34]</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6377AE">
        <w:instrText xml:space="preserve"> ADDIN ZOTERO_ITEM CSL_CITATION {"citationID":"gMPzntIt","properties":{"formattedCitation":"[29]","plainCitation":"[29]","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6377AE" w:rsidRPr="006377AE">
        <w:t>[29]</w:t>
      </w:r>
      <w:r w:rsidR="00A06694">
        <w:fldChar w:fldCharType="end"/>
      </w:r>
      <w:r w:rsidR="00A06694">
        <w:t>.</w:t>
      </w:r>
    </w:p>
    <w:p w14:paraId="1D354FA2" w14:textId="757BD9C3" w:rsidR="003446F5" w:rsidRPr="00C14084" w:rsidRDefault="00A06694" w:rsidP="00C14084">
      <w:r>
        <w:t xml:space="preserve">Formations within swarms can provide both crucial </w:t>
      </w:r>
      <w:r w:rsidR="00714055">
        <w:t>placements</w:t>
      </w:r>
      <w:r>
        <w:t xml:space="preserve"> to optimize efficiency as well as organization within swarms, this is particularly </w:t>
      </w:r>
      <w:r>
        <w:t>crucial to heterogeneous swarming</w:t>
      </w:r>
      <w:r w:rsidR="00714055">
        <w:t xml:space="preserve">. These could </w:t>
      </w:r>
      <w:proofErr w:type="gramStart"/>
      <w:r w:rsidR="00714055">
        <w:t>be seen</w:t>
      </w:r>
      <w:proofErr w:type="gramEnd"/>
      <w:r w:rsidR="00714055">
        <w:t xml:space="preserve"> useful acros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E0FE47B" w14:textId="20A4C9D6" w:rsidR="00480446" w:rsidRPr="00C14084" w:rsidRDefault="00AE7130" w:rsidP="00C14084">
      <w:pPr>
        <w:pStyle w:val="Heading1"/>
        <w:rPr>
          <w:rFonts w:eastAsiaTheme="majorEastAsia"/>
          <w:color w:val="0F4761" w:themeColor="accent1" w:themeShade="BF"/>
        </w:rPr>
      </w:pPr>
      <w:bookmarkStart w:id="38" w:name="_Toc166453449"/>
      <w:bookmarkStart w:id="39" w:name="_Toc166453783"/>
      <w:r>
        <w:t>Planning</w:t>
      </w:r>
      <w:bookmarkEnd w:id="38"/>
      <w:bookmarkEnd w:id="39"/>
    </w:p>
    <w:p w14:paraId="26C2EA4E" w14:textId="0E047194" w:rsidR="00AE7130" w:rsidRDefault="00AE7130" w:rsidP="00AE7130">
      <w:pPr>
        <w:pStyle w:val="Heading2"/>
        <w:numPr>
          <w:ilvl w:val="0"/>
          <w:numId w:val="15"/>
        </w:numPr>
      </w:pPr>
      <w:bookmarkStart w:id="40" w:name="_Toc166453450"/>
      <w:bookmarkStart w:id="41" w:name="_Toc166453784"/>
      <w:r>
        <w:t>Project Plan</w:t>
      </w:r>
      <w:bookmarkEnd w:id="40"/>
      <w:bookmarkEnd w:id="41"/>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w:t>
      </w:r>
      <w:proofErr w:type="gramStart"/>
      <w:r w:rsidR="00ED761F">
        <w:t>28 May 2024</w:t>
      </w:r>
      <w:proofErr w:type="gramEnd"/>
      <w:r w:rsidR="00ED761F">
        <w:t xml:space="preserve"> respectively. The remainder of the project’s timeline </w:t>
      </w:r>
      <w:proofErr w:type="gramStart"/>
      <w:r w:rsidR="00ED761F">
        <w:t>is dictated</w:t>
      </w:r>
      <w:proofErr w:type="gramEnd"/>
      <w:r w:rsidR="00ED761F">
        <w:t xml:space="preserve">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 xml:space="preserve">The project </w:t>
      </w:r>
      <w:proofErr w:type="gramStart"/>
      <w:r>
        <w:t>is effectively approached</w:t>
      </w:r>
      <w:proofErr w:type="gramEnd"/>
      <w:r>
        <w:t xml:space="preserve"> in two phases:</w:t>
      </w:r>
    </w:p>
    <w:p w14:paraId="6382ED8A" w14:textId="77777777" w:rsidR="000A574A" w:rsidRDefault="000A574A" w:rsidP="00AE7130">
      <w:pPr>
        <w:pStyle w:val="Text"/>
      </w:pP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Review and understand existing RVR and BOLT swarming codes, modify and develop code to connect Bolt as a boid agent to the code. Validate swarm formation through Vicon tracking and debug console.</w: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A329F6" w:rsidRDefault="000A574A" w:rsidP="000A574A">
      <w:pPr>
        <w:pStyle w:val="Text"/>
        <w:ind w:left="648" w:firstLine="0"/>
        <w:rPr>
          <w:b/>
          <w:bCs/>
        </w:rPr>
      </w:pP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w:t>
      </w:r>
      <w:r>
        <w:lastRenderedPageBreak/>
        <w:t>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2" w:name="_Toc166453451"/>
      <w:bookmarkStart w:id="43" w:name="_Toc166453785"/>
      <w:r>
        <w:t>Potential Difficulties</w:t>
      </w:r>
      <w:bookmarkEnd w:id="42"/>
      <w:bookmarkEnd w:id="43"/>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w:t>
      </w:r>
      <w:proofErr w:type="gramStart"/>
      <w:r w:rsidR="00484E4F">
        <w:t>possible limitations</w:t>
      </w:r>
      <w:proofErr w:type="gramEnd"/>
      <w:r w:rsidR="00484E4F">
        <w:t xml:space="preserve">.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65C23DCC" w:rsidR="00FE06DF" w:rsidRDefault="00FE06DF" w:rsidP="00640A0B">
      <w:pPr>
        <w:pStyle w:val="Text"/>
        <w:numPr>
          <w:ilvl w:val="5"/>
          <w:numId w:val="13"/>
        </w:numPr>
      </w:pPr>
      <w:commentRangeStart w:id="44"/>
      <w:r>
        <w:t xml:space="preserve">Delays in the completion of tasks resulting in overall right-shifting of the timeline, this can result from issues such as additional testing and debugging being required as well as faulty, </w:t>
      </w:r>
      <w:proofErr w:type="gramStart"/>
      <w:r>
        <w:t>damaged</w:t>
      </w:r>
      <w:proofErr w:type="gramEnd"/>
      <w:r>
        <w:t xml:space="preserve">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w:t>
      </w:r>
      <w:proofErr w:type="gramStart"/>
      <w:r w:rsidR="00CA5C91">
        <w:t>modifying</w:t>
      </w:r>
      <w:proofErr w:type="gramEnd"/>
      <w:r w:rsidR="00CA5C91">
        <w:t xml:space="preserve">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40D78EF5" w:rsidR="00246BED" w:rsidRDefault="00246BED" w:rsidP="00FE06DF">
      <w:pPr>
        <w:pStyle w:val="Text"/>
        <w:numPr>
          <w:ilvl w:val="5"/>
          <w:numId w:val="13"/>
        </w:numPr>
      </w:pPr>
      <w:r>
        <w:t>Compatibility issues may arise between RVR mounted Raspberry Pi 3B+</w:t>
      </w:r>
      <w:r w:rsidR="00F42EB9">
        <w:t>’</w:t>
      </w:r>
      <w:r>
        <w:t xml:space="preserve">s and </w:t>
      </w:r>
      <w:r w:rsidR="00640A0B">
        <w:t>Bolts.</w:t>
      </w:r>
      <w:commentRangeEnd w:id="44"/>
      <w:r w:rsidR="00C31828">
        <w:rPr>
          <w:rStyle w:val="CommentReference"/>
        </w:rPr>
        <w:commentReference w:id="44"/>
      </w:r>
    </w:p>
    <w:p w14:paraId="62AFF11A" w14:textId="5792C52F" w:rsidR="00640A0B" w:rsidRDefault="00CA5C91" w:rsidP="00640A0B">
      <w:pPr>
        <w:pStyle w:val="Text"/>
        <w:spacing w:before="240" w:after="240"/>
      </w:pPr>
      <w:r>
        <w:t xml:space="preserve">By having a good situational awareness of the possible difficulties that may </w:t>
      </w:r>
      <w:proofErr w:type="gramStart"/>
      <w:r>
        <w:t>be encountered</w:t>
      </w:r>
      <w:proofErr w:type="gramEnd"/>
      <w:r>
        <w:t xml:space="preserve">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proofErr w:type="gramStart"/>
      <w:r w:rsidR="0074289D">
        <w:t>.</w:t>
      </w:r>
      <w:r w:rsidR="00640A0B">
        <w:t xml:space="preserve"> </w:t>
      </w:r>
      <w:r w:rsidR="00CA622E">
        <w:t xml:space="preserve"> </w:t>
      </w:r>
      <w:proofErr w:type="gramEnd"/>
    </w:p>
    <w:p w14:paraId="70D5D466" w14:textId="31446269" w:rsidR="00640A0B" w:rsidRDefault="00640A0B" w:rsidP="00640A0B">
      <w:pPr>
        <w:pStyle w:val="Text"/>
        <w:numPr>
          <w:ilvl w:val="0"/>
          <w:numId w:val="17"/>
        </w:numPr>
      </w:pPr>
      <w:r>
        <w:t xml:space="preserve">By consulting with subject matter experts on the code base (thesis supervisors) as well as using up-to-date libraries the impact of this potential project difficulty can </w:t>
      </w:r>
      <w:proofErr w:type="gramStart"/>
      <w:r>
        <w:t>be mitigated</w:t>
      </w:r>
      <w:proofErr w:type="gramEnd"/>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 xml:space="preserve">Testing connections before beginning of running main code, implementation of </w:t>
      </w:r>
      <w:r>
        <w:t>alternative and contingency methods for Bluetooth.</w:t>
      </w:r>
    </w:p>
    <w:p w14:paraId="4C690218" w14:textId="5365A4D8" w:rsidR="000E2A06" w:rsidRDefault="000E2A06" w:rsidP="000E2A06">
      <w:pPr>
        <w:pStyle w:val="Text"/>
        <w:spacing w:before="240"/>
      </w:pPr>
      <w:r>
        <w:t xml:space="preserve">Through the implementation of these strategies, as well as maintaining </w:t>
      </w:r>
      <w:proofErr w:type="gramStart"/>
      <w:r>
        <w:t>a good level</w:t>
      </w:r>
      <w:proofErr w:type="gramEnd"/>
      <w:r>
        <w:t xml:space="preserve">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45" w:name="_Toc166453452"/>
      <w:bookmarkStart w:id="46" w:name="_Toc166453786"/>
      <w:r w:rsidRPr="00EA39D2">
        <w:t>Methodology</w:t>
      </w:r>
      <w:bookmarkEnd w:id="45"/>
      <w:bookmarkEnd w:id="46"/>
    </w:p>
    <w:p w14:paraId="67B821B5" w14:textId="5D795B54" w:rsidR="00F87983" w:rsidRDefault="00480C10" w:rsidP="00AE7130">
      <w:pPr>
        <w:pStyle w:val="Heading2"/>
        <w:numPr>
          <w:ilvl w:val="0"/>
          <w:numId w:val="16"/>
        </w:numPr>
      </w:pPr>
      <w:bookmarkStart w:id="47" w:name="_Toc166453453"/>
      <w:bookmarkStart w:id="48" w:name="_Toc166453787"/>
      <w:r w:rsidRPr="00EA39D2">
        <w:t>Research Design</w:t>
      </w:r>
      <w:bookmarkEnd w:id="47"/>
      <w:bookmarkEnd w:id="48"/>
    </w:p>
    <w:p w14:paraId="1BB1B4C2" w14:textId="619D74AB"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w:t>
      </w:r>
      <w:r w:rsidR="00F42EB9">
        <w:t>, thorough</w:t>
      </w:r>
      <w:r>
        <w:t xml:space="preserve"> research and </w:t>
      </w:r>
      <w:r w:rsidR="00F42EB9">
        <w:t xml:space="preserve">a </w:t>
      </w:r>
      <w:r>
        <w:t xml:space="preserve">literature review </w:t>
      </w:r>
      <w:r w:rsidR="00F42EB9">
        <w:t xml:space="preserve">have been </w:t>
      </w:r>
      <w:r>
        <w:t xml:space="preserve">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49" w:name="_Toc166453454"/>
      <w:bookmarkStart w:id="50" w:name="_Toc166453788"/>
      <w:r w:rsidRPr="00EA39D2">
        <w:t>Background Theory and Analysis</w:t>
      </w:r>
      <w:bookmarkEnd w:id="49"/>
      <w:bookmarkEnd w:id="50"/>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1"/>
      <w:r w:rsidRPr="00472BEF">
        <w:rPr>
          <w:b/>
          <w:bCs/>
        </w:rPr>
        <w:t>Separation</w:t>
      </w:r>
      <w:r>
        <w:rPr>
          <w:b/>
          <w:bCs/>
        </w:rPr>
        <w:t>:</w:t>
      </w:r>
      <w:r>
        <w:t xml:space="preserve"> move away from nearby agents to prevent collision</w:t>
      </w:r>
    </w:p>
    <w:p w14:paraId="291DF3C9" w14:textId="7FF4EE4E" w:rsidR="00F60486" w:rsidRDefault="00F60486" w:rsidP="00F60486">
      <w:pPr>
        <w:pStyle w:val="Text"/>
        <w:ind w:left="720" w:firstLine="0"/>
        <w:jc w:val="center"/>
        <w:rPr>
          <w:b/>
          <w:bCs/>
        </w:rP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1EB4B2D5" w14:textId="587F1A13" w:rsidR="00F60486" w:rsidRPr="00F60486" w:rsidRDefault="00F60486" w:rsidP="00F60486">
      <w:pPr>
        <w:pStyle w:val="FigureLabel"/>
      </w:pPr>
      <w:r w:rsidRPr="00F60486">
        <w:t xml:space="preserve">Figure 1A: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DA407B" w14:textId="1C0498F4" w:rsidR="00F60486" w:rsidRDefault="00F60486" w:rsidP="00F60486">
      <w:pPr>
        <w:pStyle w:val="Text"/>
        <w:ind w:left="720" w:firstLine="0"/>
        <w:jc w:val="center"/>
        <w:rPr>
          <w:b/>
          <w:bCs/>
        </w:rP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5AC1ED3" w14:textId="262C07E7" w:rsidR="00F60486" w:rsidRPr="00F60486" w:rsidRDefault="00F60486" w:rsidP="00F60486">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CF4979">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2BA12F18"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06E01A7D"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61E342AC" w:rsidR="002B19FA" w:rsidRDefault="00F60486" w:rsidP="00933918">
      <w:pPr>
        <w:pStyle w:val="FigureLabel"/>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1"/>
      <w:r w:rsidR="001B67D5">
        <w:rPr>
          <w:rStyle w:val="CommentReference"/>
          <w:i w:val="0"/>
          <w:iCs w:val="0"/>
        </w:rPr>
        <w:commentReference w:id="51"/>
      </w:r>
    </w:p>
    <w:p w14:paraId="20723CAB" w14:textId="77777777" w:rsidR="002B19FA" w:rsidRPr="002B19FA" w:rsidRDefault="002B19FA" w:rsidP="00F60486">
      <w:pPr>
        <w:pStyle w:val="Text"/>
        <w:ind w:left="720" w:firstLine="0"/>
      </w:pPr>
    </w:p>
    <w:p w14:paraId="65E6E305" w14:textId="1892596E" w:rsidR="00533184" w:rsidRPr="00EA39D2" w:rsidRDefault="00533184" w:rsidP="00AE7130">
      <w:pPr>
        <w:pStyle w:val="Heading1"/>
      </w:pPr>
      <w:bookmarkStart w:id="52" w:name="_Toc166453455"/>
      <w:bookmarkStart w:id="53" w:name="_Toc166453789"/>
      <w:r w:rsidRPr="00EA39D2">
        <w:lastRenderedPageBreak/>
        <w:t>Current Progress</w:t>
      </w:r>
      <w:bookmarkEnd w:id="52"/>
      <w:bookmarkEnd w:id="53"/>
    </w:p>
    <w:p w14:paraId="4235596E" w14:textId="0D549FE8" w:rsidR="00480C10" w:rsidRDefault="002B19FA" w:rsidP="00AE7130">
      <w:pPr>
        <w:pStyle w:val="Heading2"/>
      </w:pPr>
      <w:bookmarkStart w:id="54" w:name="_Toc166453456"/>
      <w:bookmarkStart w:id="55" w:name="_Toc166453790"/>
      <w:r>
        <w:t>Sphero</w:t>
      </w:r>
      <w:r w:rsidR="00480C10" w:rsidRPr="00EA39D2">
        <w:t xml:space="preserve"> BOLT and RVR capabilities</w:t>
      </w:r>
      <w:bookmarkEnd w:id="54"/>
      <w:bookmarkEnd w:id="55"/>
    </w:p>
    <w:p w14:paraId="1428AC2E" w14:textId="77777777" w:rsidR="005746E1" w:rsidRDefault="00933918" w:rsidP="004A6AAE">
      <w:pPr>
        <w:pStyle w:val="Text"/>
      </w:pPr>
      <w:r>
        <w:t xml:space="preserve">The Sphero BOLT </w:t>
      </w:r>
      <w:r w:rsidR="004A6AAE">
        <w:t xml:space="preserve">and RVR </w:t>
      </w:r>
      <w:r w:rsidR="005746E1">
        <w:t xml:space="preserve">are both low cost consumer grade products that </w:t>
      </w:r>
      <w:r w:rsidR="004A6AAE">
        <w:t xml:space="preserve">have differing capabilities in regards to both their sensors and effectors </w:t>
      </w:r>
      <w:r w:rsidR="004A6AAE">
        <w:fldChar w:fldCharType="begin"/>
      </w:r>
      <w:r w:rsidR="004A6AAE">
        <w:instrText xml:space="preserve"> ADDIN ZOTERO_ITEM CSL_CITATION {"citationID":"20bGw3rX","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4A6AAE" w:rsidRPr="004A6AAE">
        <w:t>[35], [36], [37]</w:t>
      </w:r>
      <w:r w:rsidR="004A6AAE">
        <w:fldChar w:fldCharType="end"/>
      </w:r>
      <w:r w:rsidR="004A6AAE">
        <w:t>.</w:t>
      </w: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t>Figure 2A (left) and Figure 2B (right): Sphero BOLT (left) and RVR (right)</w:t>
      </w:r>
    </w:p>
    <w:p w14:paraId="2F32F6E3" w14:textId="77777777" w:rsidR="006A7954" w:rsidRDefault="006A7954" w:rsidP="005746E1">
      <w:pPr>
        <w:pStyle w:val="FigureLabel"/>
      </w:pPr>
    </w:p>
    <w:p w14:paraId="23145647" w14:textId="7D0488EF"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w:t>
      </w:r>
      <w:ins w:id="56" w:author="Shadi Abpeikar" w:date="2024-05-13T11:57:00Z" w16du:dateUtc="2024-05-13T01:57:00Z">
        <w:r w:rsidR="001E2998">
          <w:t>,</w:t>
        </w:r>
      </w:ins>
      <w:del w:id="57"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5746E1">
        <w:instrText xml:space="preserve"> ADDIN ZOTERO_ITEM CSL_CITATION {"citationID":"guWsL6BG","properties":{"formattedCitation":"[35]","plainCitation":"[35]","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5746E1" w:rsidRPr="005746E1">
        <w:t>[35]</w:t>
      </w:r>
      <w:r w:rsidR="005746E1">
        <w:fldChar w:fldCharType="end"/>
      </w:r>
      <w:r w:rsidR="005746E1">
        <w:t xml:space="preserve">. </w:t>
      </w:r>
    </w:p>
    <w:p w14:paraId="362F6186" w14:textId="1D2B17D8" w:rsidR="0024715A" w:rsidRDefault="0024715A" w:rsidP="004A6AAE">
      <w:pPr>
        <w:pStyle w:val="Text"/>
      </w:pPr>
      <w:r>
        <w:t xml:space="preserve">The other agent utilised in the heterogeneous swarm is the Sphero RVR with a Raspberry Pi 3B+, the Raspberry Pi communicates with RVR utilizing a USB A for 5V power, as well as the UART GPIO pins on the Raspberry Pi for communication. The Sphero RVR utilizes </w:t>
      </w:r>
      <w:proofErr w:type="gramStart"/>
      <w:r>
        <w:t>2</w:t>
      </w:r>
      <w:proofErr w:type="gramEnd"/>
      <w:r>
        <w:t xml:space="preserve">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B7155">
        <w:instrText xml:space="preserve"> ADDIN ZOTERO_ITEM CSL_CITATION {"citationID":"816dzQJI","properties":{"formattedCitation":"[37]","plainCitation":"[37]","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B7155" w:rsidRPr="000B7155">
        <w:t>[37]</w:t>
      </w:r>
      <w:r w:rsidR="000B7155">
        <w:fldChar w:fldCharType="end"/>
      </w:r>
      <w:r w:rsidR="000B7155">
        <w:t>.</w:t>
      </w:r>
    </w:p>
    <w:p w14:paraId="0B370696" w14:textId="1F8481DE"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instrText xml:space="preserve"> ADDIN ZOTERO_ITEM CSL_CITATION {"citationID":"yXUlQ0OQ","properties":{"formattedCitation":"[38]","plainCitation":"[38]","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Pr="000B7155">
        <w:t>[38]</w:t>
      </w:r>
      <w:r>
        <w:fldChar w:fldCharType="end"/>
      </w:r>
      <w:r>
        <w:t xml:space="preserve">. </w:t>
      </w:r>
    </w:p>
    <w:p w14:paraId="6FD0469E" w14:textId="120E6505" w:rsidR="00DC22AD" w:rsidRPr="00AE7130" w:rsidRDefault="00DC22AD" w:rsidP="00EB6E8C">
      <w:pPr>
        <w:pStyle w:val="Text"/>
      </w:pPr>
      <w:r>
        <w:t xml:space="preserve">While both robots are produced by Sphero, utilizing many identical control schemes, sensors, firmware and APIs </w:t>
      </w:r>
      <w:r>
        <w:fldChar w:fldCharType="begin"/>
      </w:r>
      <w:r>
        <w:instrText xml:space="preserve"> ADDIN ZOTERO_ITEM CSL_CITATION {"citationID":"mEYfeqgh","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fldChar w:fldCharType="separate"/>
      </w:r>
      <w:r w:rsidRPr="00DC22AD">
        <w:t>[35], [36], [37]</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6A7954">
        <w:instrText xml:space="preserve"> ADDIN ZOTERO_ITEM CSL_CITATION {"citationID":"9MpVsB7d","properties":{"formattedCitation":"[39]","plainCitation":"[39]","noteIndex":0},"citationItems":[{"id":228,"uris":["http://zotero.org/users/13882592/items/6KZAJXNS"],"itemData":{"id":228,"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6A7954" w:rsidRPr="006A7954">
        <w:t>[39]</w:t>
      </w:r>
      <w:r w:rsidR="006A7954">
        <w:fldChar w:fldCharType="end"/>
      </w:r>
      <w:r w:rsidR="006A7954">
        <w:t xml:space="preserve">. In contrast to this the Sphero BOLT does not have any local operating system, and instead runs completely </w:t>
      </w:r>
      <w:r w:rsidR="006A7954">
        <w:t xml:space="preserve">off the Raspberry Pi via Bluetooth, only being able to send data and receive commands from the RVR mounted Raspberry Pi. These challenges will dictate a wide variety of design choices made </w:t>
      </w:r>
      <w:proofErr w:type="gramStart"/>
      <w:r w:rsidR="006A7954">
        <w:t>in order to</w:t>
      </w:r>
      <w:proofErr w:type="gramEnd"/>
      <w:r w:rsidR="006A7954">
        <w:t xml:space="preserve"> successfully complete the research project such as overall system communications scheme (figure 3) as well as the final structures of emergent collective motion. </w:t>
      </w:r>
    </w:p>
    <w:p w14:paraId="441DE2B2" w14:textId="16E56DC4" w:rsidR="00AE7130" w:rsidRDefault="000B7155" w:rsidP="00AE7130">
      <w:pPr>
        <w:pStyle w:val="Heading2"/>
      </w:pPr>
      <w:r>
        <w:t>Sphero BOLT and RVR Communications</w:t>
      </w:r>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02C6625C" w14:textId="1B350026" w:rsidR="00F42EB9" w:rsidRDefault="00F42EB9" w:rsidP="006377AE">
      <w:pPr>
        <w:pStyle w:val="Text"/>
        <w:numPr>
          <w:ilvl w:val="0"/>
          <w:numId w:val="21"/>
        </w:numPr>
        <w:spacing w:before="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CB5481">
        <w:instrText xml:space="preserve"> ADDIN ZOTERO_ITEM CSL_CITATION {"citationID":"u2e2fNdg","properties":{"formattedCitation":"[35], [36], [40]","plainCitation":"[35], [36],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6,"uris":["http://zotero.org/users/13882592/items/TK2WGZYT"],"itemData":{"id":226,"type":"webpage","title":"bleak — bleak 0.22.1 documentation","URL":"https://bleak.readthedocs.io/en/latest/","accessed":{"date-parts":[["2024",5,13]]}}}],"schema":"https://github.com/citation-style-language/schema/raw/master/csl-citation.json"} </w:instrText>
      </w:r>
      <w:r w:rsidR="00CB5481">
        <w:fldChar w:fldCharType="separate"/>
      </w:r>
      <w:r w:rsidR="00CB5481" w:rsidRPr="00CB5481">
        <w:t>[35], [36], [40]</w:t>
      </w:r>
      <w:r w:rsidR="00CB5481">
        <w:fldChar w:fldCharType="end"/>
      </w:r>
      <w:r w:rsidR="00CB5481">
        <w:t>.</w:t>
      </w:r>
    </w:p>
    <w:p w14:paraId="1C6FBD88" w14:textId="25C61769" w:rsidR="00CB5481" w:rsidRPr="00F42EB9" w:rsidRDefault="00CB5481" w:rsidP="006377AE">
      <w:pPr>
        <w:pStyle w:val="Text"/>
        <w:numPr>
          <w:ilvl w:val="0"/>
          <w:numId w:val="21"/>
        </w:numPr>
        <w:spacing w:after="240"/>
      </w:pPr>
      <w:r>
        <w:rPr>
          <w:b/>
          <w:bCs/>
        </w:rPr>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instrText xml:space="preserve"> ADDIN ZOTERO_ITEM CSL_CITATION {"citationID":"2g4ZZCdP","properties":{"formattedCitation":"[35], [36]","plainCitation":"[35], [36]","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schema":"https://github.com/citation-style-language/schema/raw/master/csl-citation.json"} </w:instrText>
      </w:r>
      <w:r>
        <w:fldChar w:fldCharType="separate"/>
      </w:r>
      <w:r w:rsidRPr="00CB5481">
        <w:t>[35], [36]</w:t>
      </w:r>
      <w:r>
        <w:fldChar w:fldCharType="end"/>
      </w:r>
      <w:r>
        <w:t>.</w:t>
      </w:r>
    </w:p>
    <w:p w14:paraId="1EBE476E" w14:textId="343A0047" w:rsidR="000B7155" w:rsidRPr="000B7155" w:rsidRDefault="00372A03" w:rsidP="00372A03">
      <w:pPr>
        <w:pStyle w:val="Text"/>
        <w:ind w:firstLine="0"/>
      </w:pPr>
      <w:r>
        <w:tab/>
      </w:r>
      <w:r w:rsidR="00F42EB9">
        <w:t xml:space="preserve">Hence the conclusion was made that </w:t>
      </w:r>
      <w:proofErr w:type="gramStart"/>
      <w:r w:rsidR="00F42EB9">
        <w:t>in order t</w:t>
      </w:r>
      <w:r w:rsidR="000B7155">
        <w:t>o</w:t>
      </w:r>
      <w:proofErr w:type="gramEnd"/>
      <w:r w:rsidR="000B7155">
        <w:t xml:space="preserve"> establish communications between the Sphero BOLT and RVR</w:t>
      </w:r>
      <w:r w:rsidR="00F42EB9">
        <w:t>,</w:t>
      </w:r>
      <w:r w:rsidR="000B7155">
        <w:t xml:space="preserve"> </w:t>
      </w:r>
      <w:r w:rsidR="005963A0">
        <w:t>Bluetooth 4.0+</w:t>
      </w:r>
      <w:r w:rsidR="00F42EB9">
        <w:t xml:space="preserve"> is required</w:t>
      </w:r>
      <w:r w:rsidR="005963A0">
        <w:t>, this was initially tested with the Raspberry Pi’s onboard Bluetooth device</w:t>
      </w:r>
      <w:r w:rsidR="00CB5481">
        <w:t xml:space="preserve">. Throughout the implementation of this it </w:t>
      </w:r>
      <w:proofErr w:type="gramStart"/>
      <w:r w:rsidR="00CB5481">
        <w:t>was found</w:t>
      </w:r>
      <w:proofErr w:type="gramEnd"/>
      <w:r w:rsidR="00CB5481">
        <w:t xml:space="preserve"> that the </w:t>
      </w:r>
      <w:proofErr w:type="spellStart"/>
      <w:r w:rsidR="00CB5481">
        <w:t>PyPI</w:t>
      </w:r>
      <w:proofErr w:type="spellEnd"/>
      <w:r w:rsidR="00CB5481">
        <w:t xml:space="preserve">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this was to utilise a Bluetooth USB dongle</w:t>
      </w:r>
      <w:r w:rsidR="00EB6E8C">
        <w:t xml:space="preserve"> </w:t>
      </w:r>
      <w:r w:rsidR="005963A0">
        <w:t>connected to the Raspberry Pi</w:t>
      </w:r>
      <w:r w:rsidR="00CB5481">
        <w:t xml:space="preserve">, where the onboard Bluetooth service; explicitly the </w:t>
      </w:r>
      <w:proofErr w:type="spellStart"/>
      <w:r w:rsidR="00CB5481">
        <w:t>hciuart</w:t>
      </w:r>
      <w:proofErr w:type="spellEnd"/>
      <w:r w:rsidR="00CB5481">
        <w:t xml:space="preserve">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 xml:space="preserve">Debian support while </w:t>
      </w:r>
      <w:r w:rsidR="00317FC1">
        <w:lastRenderedPageBreak/>
        <w:t>alleviating problems explicitly introduced through the use of Raspbian OS.</w:t>
      </w:r>
    </w:p>
    <w:p w14:paraId="20761237" w14:textId="62EE9D59" w:rsidR="00480C10" w:rsidRDefault="00AE7130" w:rsidP="002B19FA">
      <w:pPr>
        <w:pStyle w:val="Heading2"/>
      </w:pPr>
      <w:bookmarkStart w:id="58" w:name="_Toc166453458"/>
      <w:bookmarkStart w:id="59" w:name="_Toc166453792"/>
      <w:r>
        <w:t>Swarming with Vi</w:t>
      </w:r>
      <w:r w:rsidR="00640A0B">
        <w:t>con</w:t>
      </w:r>
      <w:bookmarkEnd w:id="58"/>
      <w:bookmarkEnd w:id="59"/>
    </w:p>
    <w:p w14:paraId="2E868240" w14:textId="6872F76C" w:rsidR="001204C4" w:rsidRDefault="003D5853" w:rsidP="00652184">
      <w:pPr>
        <w:pStyle w:val="Text"/>
      </w:pPr>
      <w:r>
        <w:t xml:space="preserve">The heterogeneous Boid swarm formation utilizing </w:t>
      </w:r>
      <w:proofErr w:type="spellStart"/>
      <w:r>
        <w:t>vicon</w:t>
      </w:r>
      <w:proofErr w:type="spellEnd"/>
      <w:r>
        <w:t xml:space="preserve">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w:t>
      </w:r>
      <w:proofErr w:type="gramStart"/>
      <w:r w:rsidR="001204C4">
        <w:t>all of</w:t>
      </w:r>
      <w:proofErr w:type="gramEnd"/>
      <w:r w:rsidR="001204C4">
        <w:t xml:space="preserve"> the BOLTs location data, movement commands as well as communications with other RVRs and BOLTs. To ascertain the BOLT and RVR’s true position within the local positioning system Vicon </w:t>
      </w:r>
      <w:proofErr w:type="gramStart"/>
      <w:r w:rsidR="001204C4">
        <w:t>is used</w:t>
      </w:r>
      <w:proofErr w:type="gramEnd"/>
      <w:r w:rsidR="001204C4">
        <w:t xml:space="preserve"> to determine where each robot is currently operating. </w:t>
      </w:r>
      <w:r w:rsidR="001204C4" w:rsidRPr="001204C4">
        <w:rPr>
          <w:highlight w:val="yellow"/>
        </w:rPr>
        <w:t xml:space="preserve">See figure </w:t>
      </w:r>
      <w:r w:rsidR="001204C4">
        <w:rPr>
          <w:highlight w:val="yellow"/>
        </w:rPr>
        <w:t xml:space="preserve">below add diagram or photo to demonstrate </w:t>
      </w:r>
      <w:proofErr w:type="gramStart"/>
      <w:r w:rsidR="001204C4">
        <w:rPr>
          <w:highlight w:val="yellow"/>
        </w:rPr>
        <w:t>this</w:t>
      </w:r>
      <w:proofErr w:type="gramEnd"/>
      <w:r w:rsidR="001204C4">
        <w:t xml:space="preserve"> </w:t>
      </w:r>
    </w:p>
    <w:p w14:paraId="74981554" w14:textId="77777777" w:rsidR="00652184" w:rsidRDefault="00652184" w:rsidP="00652184">
      <w:pPr>
        <w:pStyle w:val="Text"/>
      </w:pPr>
    </w:p>
    <w:p w14:paraId="16556BFA" w14:textId="3337E271" w:rsidR="001204C4" w:rsidRDefault="001204C4" w:rsidP="005963A0">
      <w:pPr>
        <w:pStyle w:val="Text"/>
      </w:pPr>
      <w:r>
        <w:t>This data is then sent through a local network connection to the Vicon server which passes this through the ‘vicon_bridge.py</w:t>
      </w:r>
      <w:proofErr w:type="gramStart"/>
      <w:r>
        <w:t>’.</w:t>
      </w:r>
      <w:proofErr w:type="gramEnd"/>
      <w:r>
        <w:t xml:space="preserve"> This code initializes the Vicon data stream on the server as well as transmitting this data through local network connection</w:t>
      </w:r>
      <w:r w:rsidR="008D11D8">
        <w:t xml:space="preserve"> utilizing </w:t>
      </w:r>
      <w:proofErr w:type="gramStart"/>
      <w:r w:rsidR="008D11D8">
        <w:t xml:space="preserve">both </w:t>
      </w:r>
      <w:r>
        <w:t xml:space="preserve"> to</w:t>
      </w:r>
      <w:proofErr w:type="gramEnd"/>
      <w:r>
        <w:t xml:space="preserve"> the RVR. This has </w:t>
      </w:r>
      <w:proofErr w:type="gramStart"/>
      <w:r>
        <w:t>been modified</w:t>
      </w:r>
      <w:proofErr w:type="gramEnd"/>
      <w:r>
        <w:t xml:space="preserve"> so that the data is transmitted using the following scheme: </w:t>
      </w:r>
      <w:r w:rsidRPr="001204C4">
        <w:rPr>
          <w:highlight w:val="yellow"/>
        </w:rPr>
        <w:t>more flowcharts?</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1204C4">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17408950" w14:textId="58C19A9D" w:rsidR="001204C4" w:rsidRDefault="001204C4" w:rsidP="005963A0">
      <w:pPr>
        <w:pStyle w:val="Text"/>
      </w:pPr>
      <w:r>
        <w:t xml:space="preserve"> </w:t>
      </w:r>
    </w:p>
    <w:p w14:paraId="6BEF4025" w14:textId="6186103F" w:rsidR="006A7954" w:rsidRDefault="001204C4" w:rsidP="006377AE">
      <w:pPr>
        <w:pStyle w:val="Text"/>
        <w:spacing w:after="240"/>
      </w:pPr>
      <w:r>
        <w:t>The Raspberry Pi’s run the script ‘rvr_swarm_controller.py</w:t>
      </w:r>
      <w:proofErr w:type="gramStart"/>
      <w:r>
        <w:t>’,</w:t>
      </w:r>
      <w:proofErr w:type="gramEnd"/>
      <w:r>
        <w:t xml:space="preserve"> this script initializes the RVR and BOLTs as </w:t>
      </w:r>
      <w:r>
        <w:rPr>
          <w:b/>
          <w:bCs/>
        </w:rPr>
        <w:t>Agent</w:t>
      </w:r>
      <w:r>
        <w:t xml:space="preserve"> objects, each Agent object is then treated as a separate Boid swarm member, w</w:t>
      </w:r>
      <w:r w:rsidR="00263CC6">
        <w:t>ith the control loop taking its location:</w:t>
      </w:r>
    </w:p>
    <w:p w14:paraId="5E6E0A05" w14:textId="023781BB" w:rsidR="00263CC6" w:rsidRDefault="00263CC6" w:rsidP="00263CC6">
      <w:pPr>
        <w:pStyle w:val="Text"/>
        <w:numPr>
          <w:ilvl w:val="0"/>
          <w:numId w:val="21"/>
        </w:numPr>
      </w:pPr>
      <w:r>
        <w:rPr>
          <w:b/>
          <w:bCs/>
        </w:rPr>
        <w:t xml:space="preserve">if RVR location received: </w:t>
      </w:r>
      <w:r>
        <w:t>update RVR Agent object and calculate Boid vector, broadcast location to unique known Boid ID over local network.</w:t>
      </w:r>
    </w:p>
    <w:p w14:paraId="4071B67C" w14:textId="20C8B346" w:rsidR="00372A03" w:rsidRDefault="00263CC6" w:rsidP="006A7954">
      <w:pPr>
        <w:pStyle w:val="Text"/>
        <w:numPr>
          <w:ilvl w:val="0"/>
          <w:numId w:val="21"/>
        </w:numPr>
      </w:pPr>
      <w:r>
        <w:rPr>
          <w:b/>
          <w:bCs/>
        </w:rPr>
        <w:t xml:space="preserve">if BOLT location received: </w:t>
      </w:r>
      <w:r>
        <w:t>update BOLT Agent object and calculate Boid vector, broadcast location to unique known Boid ID over local network.</w:t>
      </w:r>
    </w:p>
    <w:p w14:paraId="1F31DCF2" w14:textId="135496EB" w:rsidR="00372A03" w:rsidRPr="00372A03" w:rsidRDefault="00372A03" w:rsidP="00452282">
      <w:pPr>
        <w:pStyle w:val="Text"/>
        <w:spacing w:before="240"/>
        <w:ind w:firstLine="0"/>
      </w:pPr>
      <w:r>
        <w:tab/>
        <w:t>This code takes plac</w:t>
      </w:r>
      <w:r w:rsidR="006A7954">
        <w:t>e</w:t>
      </w:r>
      <w:r>
        <w:t xml:space="preserve"> recursively and allows for each Raspberry Pi to calculate the correct Boid vector for each individual, with each Agent method having specific BOLT and RVR code for either robot, this swarm system is depicted in the figure below</w:t>
      </w:r>
      <w:r>
        <w:tab/>
        <w:t>This</w:t>
      </w:r>
      <w:r w:rsidR="006A7954">
        <w:t xml:space="preserve"> initial build of</w:t>
      </w:r>
      <w:r>
        <w:t xml:space="preserve"> code was run and the results shown are shown below: [insert the results here and perform some analysis] comment -&gt; results will show some swarming however will have required a maximum speed rule </w:t>
      </w:r>
    </w:p>
    <w:p w14:paraId="71B0E575" w14:textId="513FADF3" w:rsidR="005963A0" w:rsidRDefault="005963A0" w:rsidP="005963A0">
      <w:pPr>
        <w:pStyle w:val="Heading2"/>
      </w:pPr>
      <w:r>
        <w:t>Collective Motion in Simulation</w:t>
      </w:r>
    </w:p>
    <w:p w14:paraId="5340A467" w14:textId="68C49F8A" w:rsidR="002B19FA" w:rsidRDefault="005963A0" w:rsidP="006377AE">
      <w:pPr>
        <w:pStyle w:val="Text"/>
      </w:pPr>
      <w:r>
        <w:t xml:space="preserve">Add to this section once simulation code is obtained, modify dimensions of each robot in </w:t>
      </w:r>
      <w:proofErr w:type="spellStart"/>
      <w:r>
        <w:t>Copellia</w:t>
      </w:r>
      <w:proofErr w:type="spellEnd"/>
      <w:r w:rsidR="00372A03">
        <w:t xml:space="preserve">, </w:t>
      </w:r>
      <w:proofErr w:type="spellStart"/>
      <w:r w:rsidR="00372A03">
        <w:t>ie</w:t>
      </w:r>
      <w:proofErr w:type="spellEnd"/>
      <w:r w:rsidR="00372A03">
        <w:t xml:space="preserve"> throw in the simulation results, talk </w:t>
      </w:r>
      <w:r w:rsidR="00372A03">
        <w:t xml:space="preserve">about efficacy and draw back references to paper as well as impacts of differing size and speeds of </w:t>
      </w:r>
      <w:proofErr w:type="gramStart"/>
      <w:r w:rsidR="00372A03">
        <w:t>robots</w:t>
      </w:r>
      <w:proofErr w:type="gramEnd"/>
      <w:r>
        <w:t xml:space="preserve"> </w:t>
      </w:r>
    </w:p>
    <w:p w14:paraId="065FC273" w14:textId="6988D723" w:rsidR="009647B7" w:rsidRDefault="009647B7" w:rsidP="009647B7">
      <w:pPr>
        <w:pStyle w:val="Heading1"/>
      </w:pPr>
      <w:bookmarkStart w:id="60" w:name="_Toc166453459"/>
      <w:bookmarkStart w:id="61" w:name="_Toc166453793"/>
      <w:r>
        <w:t>Future Work</w:t>
      </w:r>
      <w:bookmarkEnd w:id="60"/>
      <w:bookmarkEnd w:id="61"/>
    </w:p>
    <w:p w14:paraId="222202F4" w14:textId="7F9B4EB6" w:rsidR="006A7954" w:rsidRPr="006A7954" w:rsidRDefault="006377AE" w:rsidP="006A7954">
      <w:pPr>
        <w:pStyle w:val="Heading2"/>
        <w:numPr>
          <w:ilvl w:val="0"/>
          <w:numId w:val="25"/>
        </w:numPr>
      </w:pPr>
      <w:r>
        <w:t>Further Testing and Validation</w:t>
      </w:r>
    </w:p>
    <w:p w14:paraId="709E5CEC" w14:textId="09E565A7" w:rsidR="009647B7" w:rsidRDefault="000341D6" w:rsidP="006A7954">
      <w:pPr>
        <w:pStyle w:val="Heading2"/>
      </w:pPr>
      <w:r>
        <w:t>Implement Emergent Collective Motion</w:t>
      </w:r>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w:t>
      </w:r>
      <w:proofErr w:type="gramStart"/>
      <w:r>
        <w:t>be applied</w:t>
      </w:r>
      <w:proofErr w:type="gramEnd"/>
      <w:r>
        <w:t xml:space="preserve">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r>
        <w:t>Extension: Asymmetric Behaviour</w:t>
      </w:r>
    </w:p>
    <w:p w14:paraId="0D828A67" w14:textId="1F09360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44F3E72C" w14:textId="77777777" w:rsidR="00471607" w:rsidRDefault="00471607" w:rsidP="00471607">
      <w:pPr>
        <w:pStyle w:val="Heading2"/>
      </w:pPr>
      <w:r>
        <w:t>Extension: Heterogeneous Plug and Play</w:t>
      </w:r>
    </w:p>
    <w:p w14:paraId="0D831ECB" w14:textId="57914E69" w:rsidR="00471607" w:rsidRPr="00471607" w:rsidRDefault="00471607" w:rsidP="00471607">
      <w:r>
        <w:t xml:space="preserve">Comment: random idea, but modifying the code to be able to use any kind of robot, so that the only code that the Raspberry Pi would need to host would be the </w:t>
      </w:r>
      <w:proofErr w:type="spellStart"/>
      <w:r>
        <w:t>boid</w:t>
      </w:r>
      <w:proofErr w:type="spellEnd"/>
      <w:r>
        <w:t xml:space="preserve"> swarming control, with other robots simply needing to know where and when to move to a new location, with all of that data being handled on the Raspberry Pi and distributed around.</w:t>
      </w:r>
    </w:p>
    <w:p w14:paraId="55404591" w14:textId="0D258FD1" w:rsidR="00533184" w:rsidRPr="00EA39D2" w:rsidRDefault="00533184" w:rsidP="00EB6E8C">
      <w:pPr>
        <w:pStyle w:val="Heading1"/>
        <w:ind w:left="1440" w:hanging="1080"/>
      </w:pPr>
      <w:bookmarkStart w:id="62" w:name="_Toc166110457"/>
      <w:bookmarkStart w:id="63" w:name="_Toc166110596"/>
      <w:bookmarkStart w:id="64" w:name="_Toc166111368"/>
      <w:bookmarkStart w:id="65" w:name="_Toc166453460"/>
      <w:bookmarkStart w:id="66" w:name="_Toc166453794"/>
      <w:r w:rsidRPr="00EA39D2">
        <w:t>Conclusi</w:t>
      </w:r>
      <w:r w:rsidR="00480C10" w:rsidRPr="00EA39D2">
        <w:t>on</w:t>
      </w:r>
      <w:bookmarkEnd w:id="62"/>
      <w:bookmarkEnd w:id="63"/>
      <w:bookmarkEnd w:id="64"/>
      <w:bookmarkEnd w:id="65"/>
      <w:bookmarkEnd w:id="66"/>
    </w:p>
    <w:p w14:paraId="41CDCE9F" w14:textId="4DCDF980" w:rsidR="00B86B5F" w:rsidRPr="00C14084" w:rsidRDefault="00B86B5F" w:rsidP="00372E51">
      <w:r w:rsidRPr="00EA39D2">
        <w:t>Objective</w:t>
      </w:r>
    </w:p>
    <w:p w14:paraId="2526E808" w14:textId="0BBE0AAD" w:rsidR="00B86B5F" w:rsidRPr="00EA39D2" w:rsidRDefault="00B86B5F" w:rsidP="00372E51">
      <w:proofErr w:type="spellStart"/>
      <w:r w:rsidRPr="00EA39D2">
        <w:t>Summarise</w:t>
      </w:r>
      <w:proofErr w:type="spellEnd"/>
      <w:r w:rsidRPr="00EA39D2">
        <w:t xml:space="preserve"> the research </w:t>
      </w:r>
      <w:proofErr w:type="gramStart"/>
      <w:r w:rsidRPr="00EA39D2">
        <w:t>proposal</w:t>
      </w:r>
      <w:proofErr w:type="gramEnd"/>
    </w:p>
    <w:p w14:paraId="2F064100" w14:textId="7F4E5D3B" w:rsidR="00B86B5F" w:rsidRPr="00EA39D2" w:rsidRDefault="00B86B5F" w:rsidP="00372E51">
      <w:proofErr w:type="spellStart"/>
      <w:r w:rsidRPr="00EA39D2">
        <w:t>Summarise</w:t>
      </w:r>
      <w:proofErr w:type="spellEnd"/>
      <w:r w:rsidRPr="00EA39D2">
        <w:t xml:space="preserve"> work done and future </w:t>
      </w:r>
      <w:proofErr w:type="gramStart"/>
      <w:r w:rsidRPr="00EA39D2">
        <w:t>work</w:t>
      </w:r>
      <w:proofErr w:type="gramEnd"/>
    </w:p>
    <w:p w14:paraId="7ED0945E" w14:textId="011150FC" w:rsidR="006377AE" w:rsidRDefault="00B86B5F" w:rsidP="006377AE">
      <w:r w:rsidRPr="00EA39D2">
        <w:t>Value of research, including responding to th</w:t>
      </w:r>
      <w:r w:rsidR="00C14084">
        <w:t xml:space="preserve">e </w:t>
      </w:r>
      <w:r w:rsidRPr="00EA39D2">
        <w:t>gap in literatu</w:t>
      </w:r>
      <w:r w:rsidR="006377AE">
        <w:t>re</w:t>
      </w:r>
    </w:p>
    <w:p w14:paraId="529EFA49" w14:textId="4D3763A4" w:rsidR="00452282" w:rsidRPr="006377AE" w:rsidRDefault="006377AE" w:rsidP="006377AE">
      <w:r>
        <w:br w:type="page"/>
      </w:r>
      <w:bookmarkStart w:id="67" w:name="_Toc166110458"/>
      <w:bookmarkStart w:id="68" w:name="_Toc166110597"/>
      <w:bookmarkStart w:id="69" w:name="_Toc166111369"/>
      <w:bookmarkStart w:id="70" w:name="_Toc166453461"/>
      <w:bookmarkStart w:id="71" w:name="_Toc166453795"/>
    </w:p>
    <w:p w14:paraId="0CD286FC" w14:textId="3F69A300" w:rsidR="00FA23F6" w:rsidRPr="00EA39D2" w:rsidRDefault="009647B7" w:rsidP="009647B7">
      <w:pPr>
        <w:pStyle w:val="Heading1"/>
        <w:numPr>
          <w:ilvl w:val="0"/>
          <w:numId w:val="0"/>
        </w:numPr>
      </w:pPr>
      <w:r>
        <w:lastRenderedPageBreak/>
        <w:t>References</w:t>
      </w:r>
      <w:r w:rsidR="00FA23F6" w:rsidRPr="00EA39D2">
        <w:t>:</w:t>
      </w:r>
      <w:bookmarkEnd w:id="67"/>
      <w:bookmarkEnd w:id="68"/>
      <w:bookmarkEnd w:id="69"/>
      <w:bookmarkEnd w:id="70"/>
      <w:bookmarkEnd w:id="71"/>
    </w:p>
    <w:p w14:paraId="14BE1FBB" w14:textId="77777777" w:rsidR="006377AE" w:rsidRPr="006377AE" w:rsidRDefault="00372E51" w:rsidP="006377AE">
      <w:pPr>
        <w:pStyle w:val="Bibliography"/>
      </w:pPr>
      <w:r>
        <w:fldChar w:fldCharType="begin"/>
      </w:r>
      <w:r>
        <w:instrText xml:space="preserve"> ADDIN ZOTERO_BIBL {"uncited":[],"omitted":[],"custom":[]} CSL_BIBLIOGRAPHY </w:instrText>
      </w:r>
      <w:r>
        <w:fldChar w:fldCharType="separate"/>
      </w:r>
      <w:r w:rsidR="006377AE" w:rsidRPr="006377AE">
        <w:t>[1]</w:t>
      </w:r>
      <w:r w:rsidR="006377AE" w:rsidRPr="006377AE">
        <w:tab/>
        <w:t xml:space="preserve">M. Brambilla, E. Ferrante, M. </w:t>
      </w:r>
      <w:proofErr w:type="spellStart"/>
      <w:r w:rsidR="006377AE" w:rsidRPr="006377AE">
        <w:t>Birattari</w:t>
      </w:r>
      <w:proofErr w:type="spellEnd"/>
      <w:r w:rsidR="006377AE" w:rsidRPr="006377AE">
        <w:t xml:space="preserve">, and M. Dorigo, “Swarm robotics: a review from the swarm engineering perspective,” </w:t>
      </w:r>
      <w:r w:rsidR="006377AE" w:rsidRPr="006377AE">
        <w:rPr>
          <w:i/>
          <w:iCs/>
        </w:rPr>
        <w:t xml:space="preserve">Swarm </w:t>
      </w:r>
      <w:proofErr w:type="spellStart"/>
      <w:r w:rsidR="006377AE" w:rsidRPr="006377AE">
        <w:rPr>
          <w:i/>
          <w:iCs/>
        </w:rPr>
        <w:t>Intell</w:t>
      </w:r>
      <w:proofErr w:type="spellEnd"/>
      <w:r w:rsidR="006377AE" w:rsidRPr="006377AE">
        <w:t xml:space="preserve">, vol. 7, no. 1, pp. 1–41, Mar. 2013, </w:t>
      </w:r>
      <w:proofErr w:type="spellStart"/>
      <w:r w:rsidR="006377AE" w:rsidRPr="006377AE">
        <w:t>doi</w:t>
      </w:r>
      <w:proofErr w:type="spellEnd"/>
      <w:r w:rsidR="006377AE" w:rsidRPr="006377AE">
        <w:t>: 10.1007/s11721-012-0075-2.</w:t>
      </w:r>
    </w:p>
    <w:p w14:paraId="5CD3F703" w14:textId="77777777" w:rsidR="006377AE" w:rsidRPr="006377AE" w:rsidRDefault="006377AE" w:rsidP="006377AE">
      <w:pPr>
        <w:pStyle w:val="Bibliography"/>
      </w:pPr>
      <w:r w:rsidRPr="006377AE">
        <w:t>[2]</w:t>
      </w:r>
      <w:r w:rsidRPr="006377AE">
        <w:tab/>
        <w:t xml:space="preserve">C. W. Reynolds, “Flocks, herds and schools: A distributed behavioral model,” in </w:t>
      </w:r>
      <w:r w:rsidRPr="006377AE">
        <w:rPr>
          <w:i/>
          <w:iCs/>
        </w:rPr>
        <w:t>Proceedings of the 14th annual conference on Computer graphics and interactive techniques</w:t>
      </w:r>
      <w:r w:rsidRPr="006377AE">
        <w:t xml:space="preserve">, in SIGGRAPH ’87. New York, NY, USA: Association for Computing Machinery, Aug. 1987, pp. 25–34. </w:t>
      </w:r>
      <w:proofErr w:type="spellStart"/>
      <w:r w:rsidRPr="006377AE">
        <w:t>doi</w:t>
      </w:r>
      <w:proofErr w:type="spellEnd"/>
      <w:r w:rsidRPr="006377AE">
        <w:t>: 10.1145/37401.37406.</w:t>
      </w:r>
    </w:p>
    <w:p w14:paraId="4AB82321" w14:textId="77777777" w:rsidR="006377AE" w:rsidRPr="006377AE" w:rsidRDefault="006377AE" w:rsidP="006377AE">
      <w:pPr>
        <w:pStyle w:val="Bibliography"/>
      </w:pPr>
      <w:r w:rsidRPr="006377AE">
        <w:t>[3]</w:t>
      </w:r>
      <w:r w:rsidRPr="006377AE">
        <w:tab/>
        <w:t xml:space="preserve">A. E. Turgut, H. </w:t>
      </w:r>
      <w:proofErr w:type="spellStart"/>
      <w:r w:rsidRPr="006377AE">
        <w:t>Çelikkanat</w:t>
      </w:r>
      <w:proofErr w:type="spellEnd"/>
      <w:r w:rsidRPr="006377AE">
        <w:t xml:space="preserve">, F. Gökçe, and E. Şahin, “Self-organized flocking in mobile robot swarms,” </w:t>
      </w:r>
      <w:r w:rsidRPr="006377AE">
        <w:rPr>
          <w:i/>
          <w:iCs/>
        </w:rPr>
        <w:t xml:space="preserve">Swarm </w:t>
      </w:r>
      <w:proofErr w:type="spellStart"/>
      <w:r w:rsidRPr="006377AE">
        <w:rPr>
          <w:i/>
          <w:iCs/>
        </w:rPr>
        <w:t>Intell</w:t>
      </w:r>
      <w:proofErr w:type="spellEnd"/>
      <w:r w:rsidRPr="006377AE">
        <w:t xml:space="preserve">, vol. 2, no. 2, pp. 97–120, Dec. 2008, </w:t>
      </w:r>
      <w:proofErr w:type="spellStart"/>
      <w:r w:rsidRPr="006377AE">
        <w:t>doi</w:t>
      </w:r>
      <w:proofErr w:type="spellEnd"/>
      <w:r w:rsidRPr="006377AE">
        <w:t>: 10.1007/s11721-008-0016-2.</w:t>
      </w:r>
    </w:p>
    <w:p w14:paraId="15287831" w14:textId="77777777" w:rsidR="006377AE" w:rsidRPr="006377AE" w:rsidRDefault="006377AE" w:rsidP="006377AE">
      <w:pPr>
        <w:pStyle w:val="Bibliography"/>
      </w:pPr>
      <w:r w:rsidRPr="006377AE">
        <w:t>[4]</w:t>
      </w:r>
      <w:r w:rsidRPr="006377AE">
        <w:tab/>
        <w:t xml:space="preserve">R. B. Walton, F. W. </w:t>
      </w:r>
      <w:proofErr w:type="spellStart"/>
      <w:r w:rsidRPr="006377AE">
        <w:t>Ciarallo</w:t>
      </w:r>
      <w:proofErr w:type="spellEnd"/>
      <w:r w:rsidRPr="006377AE">
        <w:t xml:space="preserve">, and L. E. Champagne, “A Unified Digital Twin Approach Incorporating Virtual, Physical, and Prescriptive Analytical Components to Support Adaptive Real-Time Decision-Making.” Rochester, NY, Jun. 28, 2023. </w:t>
      </w:r>
      <w:proofErr w:type="spellStart"/>
      <w:r w:rsidRPr="006377AE">
        <w:t>doi</w:t>
      </w:r>
      <w:proofErr w:type="spellEnd"/>
      <w:r w:rsidRPr="006377AE">
        <w:t>: 10.2139/ssrn.4494073.</w:t>
      </w:r>
    </w:p>
    <w:p w14:paraId="4C97A30D" w14:textId="77777777" w:rsidR="006377AE" w:rsidRPr="006377AE" w:rsidRDefault="006377AE" w:rsidP="006377AE">
      <w:pPr>
        <w:pStyle w:val="Bibliography"/>
      </w:pPr>
      <w:r w:rsidRPr="006377AE">
        <w:t>[5]</w:t>
      </w:r>
      <w:r w:rsidRPr="006377AE">
        <w:tab/>
        <w:t xml:space="preserve">V. R. Nagarajan and P. Singh, “Obstacle Detection and Avoidance </w:t>
      </w:r>
      <w:proofErr w:type="gramStart"/>
      <w:r w:rsidRPr="006377AE">
        <w:t>For</w:t>
      </w:r>
      <w:proofErr w:type="gramEnd"/>
      <w:r w:rsidRPr="006377AE">
        <w:t xml:space="preserve"> Mobile Robots Using Monocular Vision,” in </w:t>
      </w:r>
      <w:r w:rsidRPr="006377AE">
        <w:rPr>
          <w:i/>
          <w:iCs/>
        </w:rPr>
        <w:t>2021 8th International Conference on Smart Computing and Communications (ICSCC)</w:t>
      </w:r>
      <w:r w:rsidRPr="006377AE">
        <w:t xml:space="preserve">, Jul. 2021, pp. 275–279. </w:t>
      </w:r>
      <w:proofErr w:type="spellStart"/>
      <w:r w:rsidRPr="006377AE">
        <w:t>doi</w:t>
      </w:r>
      <w:proofErr w:type="spellEnd"/>
      <w:r w:rsidRPr="006377AE">
        <w:t>: 10.1109/ICSCC51209.2021.9528162.</w:t>
      </w:r>
    </w:p>
    <w:p w14:paraId="70570CDA" w14:textId="77777777" w:rsidR="006377AE" w:rsidRPr="006377AE" w:rsidRDefault="006377AE" w:rsidP="006377AE">
      <w:pPr>
        <w:pStyle w:val="Bibliography"/>
      </w:pPr>
      <w:r w:rsidRPr="006377AE">
        <w:t>[6]</w:t>
      </w:r>
      <w:r w:rsidRPr="006377AE">
        <w:tab/>
        <w:t>R. Singh, A. Gehlot, A. Thakur, V. A. Shaik, and P. Das, “A Review on Implementation of Robotic Assistance in Covid-19 Epidemics: A Possibility Check,” vol. 29, pp. 7883–7893, Jul. 2020.</w:t>
      </w:r>
    </w:p>
    <w:p w14:paraId="5694ECF2" w14:textId="77777777" w:rsidR="006377AE" w:rsidRPr="006377AE" w:rsidRDefault="006377AE" w:rsidP="006377AE">
      <w:pPr>
        <w:pStyle w:val="Bibliography"/>
      </w:pPr>
      <w:r w:rsidRPr="006377AE">
        <w:t>[7]</w:t>
      </w:r>
      <w:r w:rsidRPr="006377AE">
        <w:tab/>
        <w:t>G. Dietz, J. King Chen, J. Beason, M. Tarrow, A. Hilliard, and R. B. Shapiro, “</w:t>
      </w:r>
      <w:proofErr w:type="spellStart"/>
      <w:r w:rsidRPr="006377AE">
        <w:t>ARtonomous</w:t>
      </w:r>
      <w:proofErr w:type="spellEnd"/>
      <w:r w:rsidRPr="006377AE">
        <w:t xml:space="preserve">: Introducing Middle School Students to Reinforcement Learning Through Virtual Robotics,” in </w:t>
      </w:r>
      <w:r w:rsidRPr="006377AE">
        <w:rPr>
          <w:i/>
          <w:iCs/>
        </w:rPr>
        <w:t>Proceedings of the 21st Annual ACM Interaction Design and Children Conference</w:t>
      </w:r>
      <w:r w:rsidRPr="006377AE">
        <w:t xml:space="preserve">, in IDC ’22. New York, NY, USA: Association for Computing Machinery, Jun. 2022, pp. 430–441. </w:t>
      </w:r>
      <w:proofErr w:type="spellStart"/>
      <w:r w:rsidRPr="006377AE">
        <w:t>doi</w:t>
      </w:r>
      <w:proofErr w:type="spellEnd"/>
      <w:r w:rsidRPr="006377AE">
        <w:t>: 10.1145/3501712.3529736.</w:t>
      </w:r>
    </w:p>
    <w:p w14:paraId="2A52F388" w14:textId="77777777" w:rsidR="006377AE" w:rsidRPr="006377AE" w:rsidRDefault="006377AE" w:rsidP="006377AE">
      <w:pPr>
        <w:pStyle w:val="Bibliography"/>
      </w:pPr>
      <w:r w:rsidRPr="006377AE">
        <w:t>[8]</w:t>
      </w:r>
      <w:r w:rsidRPr="006377AE">
        <w:tab/>
        <w:t xml:space="preserve">F. </w:t>
      </w:r>
      <w:proofErr w:type="spellStart"/>
      <w:r w:rsidRPr="006377AE">
        <w:t>Ducatelle</w:t>
      </w:r>
      <w:proofErr w:type="spellEnd"/>
      <w:r w:rsidRPr="006377AE">
        <w:t xml:space="preserve">, G. A. Di Caro, and L. M. Gambardella, “Cooperative self-organization in a heterogeneous swarm robotic system,” in </w:t>
      </w:r>
      <w:r w:rsidRPr="006377AE">
        <w:rPr>
          <w:i/>
          <w:iCs/>
        </w:rPr>
        <w:t>Proceedings of the 12th annual conference on Genetic and evolutionary computation</w:t>
      </w:r>
      <w:r w:rsidRPr="006377AE">
        <w:t xml:space="preserve">, Portland Oregon USA: ACM, Jul. 2010, pp. 87–94. </w:t>
      </w:r>
      <w:proofErr w:type="spellStart"/>
      <w:r w:rsidRPr="006377AE">
        <w:t>doi</w:t>
      </w:r>
      <w:proofErr w:type="spellEnd"/>
      <w:r w:rsidRPr="006377AE">
        <w:t>: 10.1145/1830483.1830501.</w:t>
      </w:r>
    </w:p>
    <w:p w14:paraId="4B55664C" w14:textId="77777777" w:rsidR="006377AE" w:rsidRPr="006377AE" w:rsidRDefault="006377AE" w:rsidP="006377AE">
      <w:pPr>
        <w:pStyle w:val="Bibliography"/>
      </w:pPr>
      <w:r w:rsidRPr="006377AE">
        <w:t>[9]</w:t>
      </w:r>
      <w:r w:rsidRPr="006377AE">
        <w:tab/>
        <w:t xml:space="preserve">T. Balch and R. C. Arkin, “Behavior-based formation control for multirobot teams,” </w:t>
      </w:r>
      <w:r w:rsidRPr="006377AE">
        <w:rPr>
          <w:i/>
          <w:iCs/>
        </w:rPr>
        <w:t>IEEE Transactions on Robotics and Automation</w:t>
      </w:r>
      <w:r w:rsidRPr="006377AE">
        <w:t xml:space="preserve">, vol. 14, no. 6, pp. 926–939, Dec. 1998, </w:t>
      </w:r>
      <w:proofErr w:type="spellStart"/>
      <w:r w:rsidRPr="006377AE">
        <w:t>doi</w:t>
      </w:r>
      <w:proofErr w:type="spellEnd"/>
      <w:r w:rsidRPr="006377AE">
        <w:t>: 10.1109/70.736776.</w:t>
      </w:r>
    </w:p>
    <w:p w14:paraId="26424CCD" w14:textId="77777777" w:rsidR="006377AE" w:rsidRPr="006377AE" w:rsidRDefault="006377AE" w:rsidP="006377AE">
      <w:pPr>
        <w:pStyle w:val="Bibliography"/>
      </w:pPr>
      <w:r w:rsidRPr="006377AE">
        <w:t>[10]</w:t>
      </w:r>
      <w:r w:rsidRPr="006377AE">
        <w:tab/>
        <w:t xml:space="preserve">S. Wan, J. Lu, and P. Fan, “Semi-centralized control for multi robot formation,” in </w:t>
      </w:r>
      <w:r w:rsidRPr="006377AE">
        <w:rPr>
          <w:i/>
          <w:iCs/>
        </w:rPr>
        <w:t>2017 2nd International Conference on Robotics and Automation Engineering (ICRAE)</w:t>
      </w:r>
      <w:r w:rsidRPr="006377AE">
        <w:t xml:space="preserve">, Dec. 2017, pp. 31–36. </w:t>
      </w:r>
      <w:proofErr w:type="spellStart"/>
      <w:r w:rsidRPr="006377AE">
        <w:t>doi</w:t>
      </w:r>
      <w:proofErr w:type="spellEnd"/>
      <w:r w:rsidRPr="006377AE">
        <w:t>: 10.1109/ICRAE.2017.8291348.</w:t>
      </w:r>
    </w:p>
    <w:p w14:paraId="58890A1F" w14:textId="77777777" w:rsidR="006377AE" w:rsidRPr="006377AE" w:rsidRDefault="006377AE" w:rsidP="006377AE">
      <w:pPr>
        <w:pStyle w:val="Bibliography"/>
      </w:pPr>
      <w:r w:rsidRPr="006377AE">
        <w:t>[11]</w:t>
      </w:r>
      <w:r w:rsidRPr="006377AE">
        <w:tab/>
        <w:t xml:space="preserve">T. Balch and M. </w:t>
      </w:r>
      <w:proofErr w:type="spellStart"/>
      <w:r w:rsidRPr="006377AE">
        <w:t>Hybinette</w:t>
      </w:r>
      <w:proofErr w:type="spellEnd"/>
      <w:r w:rsidRPr="006377AE">
        <w:t xml:space="preserve">, “Social potentials for scalable multi-robot formations,” in </w:t>
      </w:r>
      <w:r w:rsidRPr="006377AE">
        <w:rPr>
          <w:i/>
          <w:iCs/>
        </w:rPr>
        <w:t>Proceedings 2000 ICRA. Millennium Conference. IEEE International Conference on Robotics and Automation. Symposia Proceedings (Cat. No.00CH37065)</w:t>
      </w:r>
      <w:r w:rsidRPr="006377AE">
        <w:t xml:space="preserve">, Apr. 2000, pp. 73–80 vol.1. </w:t>
      </w:r>
      <w:proofErr w:type="spellStart"/>
      <w:r w:rsidRPr="006377AE">
        <w:t>doi</w:t>
      </w:r>
      <w:proofErr w:type="spellEnd"/>
      <w:r w:rsidRPr="006377AE">
        <w:t>: 10.1109/ROBOT.2000.844042.</w:t>
      </w:r>
    </w:p>
    <w:p w14:paraId="1C562334" w14:textId="77777777" w:rsidR="006377AE" w:rsidRPr="006377AE" w:rsidRDefault="006377AE" w:rsidP="006377AE">
      <w:pPr>
        <w:pStyle w:val="Bibliography"/>
      </w:pPr>
      <w:r w:rsidRPr="006377AE">
        <w:t>[12]</w:t>
      </w:r>
      <w:r w:rsidRPr="006377AE">
        <w:tab/>
        <w:t xml:space="preserve">L. Barnes, M. Fields, and K. Valavanis, “Unmanned ground vehicle swarm formation control using potential fields,” in </w:t>
      </w:r>
      <w:r w:rsidRPr="006377AE">
        <w:rPr>
          <w:i/>
          <w:iCs/>
        </w:rPr>
        <w:t>2007 Mediterranean Conference on Control &amp; Automation</w:t>
      </w:r>
      <w:r w:rsidRPr="006377AE">
        <w:t xml:space="preserve">, Jun. 2007, pp. 1–8. </w:t>
      </w:r>
      <w:proofErr w:type="spellStart"/>
      <w:r w:rsidRPr="006377AE">
        <w:t>doi</w:t>
      </w:r>
      <w:proofErr w:type="spellEnd"/>
      <w:r w:rsidRPr="006377AE">
        <w:t>: 10.1109/MED.2007.4433724.</w:t>
      </w:r>
    </w:p>
    <w:p w14:paraId="2F91307F" w14:textId="77777777" w:rsidR="006377AE" w:rsidRPr="006377AE" w:rsidRDefault="006377AE" w:rsidP="006377AE">
      <w:pPr>
        <w:pStyle w:val="Bibliography"/>
      </w:pPr>
      <w:r w:rsidRPr="006377AE">
        <w:t>[13]</w:t>
      </w:r>
      <w:r w:rsidRPr="006377AE">
        <w:tab/>
        <w:t xml:space="preserve">D. Kengyel, H. Hamann, P. </w:t>
      </w:r>
      <w:proofErr w:type="spellStart"/>
      <w:r w:rsidRPr="006377AE">
        <w:t>Zahadat</w:t>
      </w:r>
      <w:proofErr w:type="spellEnd"/>
      <w:r w:rsidRPr="006377AE">
        <w:t xml:space="preserve">, G. </w:t>
      </w:r>
      <w:proofErr w:type="spellStart"/>
      <w:r w:rsidRPr="006377AE">
        <w:t>Radspieler</w:t>
      </w:r>
      <w:proofErr w:type="spellEnd"/>
      <w:r w:rsidRPr="006377AE">
        <w:t xml:space="preserve">, F. </w:t>
      </w:r>
      <w:proofErr w:type="spellStart"/>
      <w:r w:rsidRPr="006377AE">
        <w:t>Wotawa</w:t>
      </w:r>
      <w:proofErr w:type="spellEnd"/>
      <w:r w:rsidRPr="006377AE">
        <w:t xml:space="preserve">, and T. </w:t>
      </w:r>
      <w:proofErr w:type="spellStart"/>
      <w:r w:rsidRPr="006377AE">
        <w:t>Schmickl</w:t>
      </w:r>
      <w:proofErr w:type="spellEnd"/>
      <w:r w:rsidRPr="006377AE">
        <w:t xml:space="preserve">, “Potential of Heterogeneity in Collective Behaviors: A Case Study on Heterogeneous Swarms,” in </w:t>
      </w:r>
      <w:r w:rsidRPr="006377AE">
        <w:rPr>
          <w:i/>
          <w:iCs/>
        </w:rPr>
        <w:t>PRIMA 2015: Principles and Practice of Multi-Agent Systems</w:t>
      </w:r>
      <w:r w:rsidRPr="006377AE">
        <w:t xml:space="preserve">, Q. Chen, P. </w:t>
      </w:r>
      <w:proofErr w:type="spellStart"/>
      <w:r w:rsidRPr="006377AE">
        <w:t>Torroni</w:t>
      </w:r>
      <w:proofErr w:type="spellEnd"/>
      <w:r w:rsidRPr="006377AE">
        <w:t xml:space="preserve">, S. Villata, J. Hsu, and A. </w:t>
      </w:r>
      <w:proofErr w:type="spellStart"/>
      <w:r w:rsidRPr="006377AE">
        <w:t>Omicini</w:t>
      </w:r>
      <w:proofErr w:type="spellEnd"/>
      <w:r w:rsidRPr="006377AE">
        <w:t xml:space="preserve">, Eds., Cham: Springer International Publishing, 2015, pp. 201–217. </w:t>
      </w:r>
      <w:proofErr w:type="spellStart"/>
      <w:r w:rsidRPr="006377AE">
        <w:t>doi</w:t>
      </w:r>
      <w:proofErr w:type="spellEnd"/>
      <w:r w:rsidRPr="006377AE">
        <w:t>: 10.1007/978-3-319-25524-8_</w:t>
      </w:r>
      <w:proofErr w:type="gramStart"/>
      <w:r w:rsidRPr="006377AE">
        <w:t>13</w:t>
      </w:r>
      <w:proofErr w:type="gramEnd"/>
      <w:r w:rsidRPr="006377AE">
        <w:t>.</w:t>
      </w:r>
    </w:p>
    <w:p w14:paraId="6FFE5139" w14:textId="77777777" w:rsidR="006377AE" w:rsidRPr="006377AE" w:rsidRDefault="006377AE" w:rsidP="006377AE">
      <w:pPr>
        <w:pStyle w:val="Bibliography"/>
      </w:pPr>
      <w:r w:rsidRPr="006377AE">
        <w:t>[14]</w:t>
      </w:r>
      <w:r w:rsidRPr="006377AE">
        <w:tab/>
        <w:t>“Learning Decentralized Control Policies for Multi-Robot Formation | IEEE Conference Publication | IEEE Xplore.” Accessed: May 09, 2024. [Online]. Available: https://ieeexplore.ieee.org/document/8868898</w:t>
      </w:r>
    </w:p>
    <w:p w14:paraId="0A7EF6CA" w14:textId="77777777" w:rsidR="006377AE" w:rsidRPr="006377AE" w:rsidRDefault="006377AE" w:rsidP="006377AE">
      <w:pPr>
        <w:pStyle w:val="Bibliography"/>
      </w:pPr>
      <w:r w:rsidRPr="006377AE">
        <w:t>[15]</w:t>
      </w:r>
      <w:r w:rsidRPr="006377AE">
        <w:tab/>
        <w:t xml:space="preserve">D. H. Stolfi and G. </w:t>
      </w:r>
      <w:proofErr w:type="spellStart"/>
      <w:r w:rsidRPr="006377AE">
        <w:t>Danoy</w:t>
      </w:r>
      <w:proofErr w:type="spellEnd"/>
      <w:r w:rsidRPr="006377AE">
        <w:t>, “</w:t>
      </w:r>
      <w:proofErr w:type="spellStart"/>
      <w:r w:rsidRPr="006377AE">
        <w:t>Optimising</w:t>
      </w:r>
      <w:proofErr w:type="spellEnd"/>
      <w:r w:rsidRPr="006377AE">
        <w:t xml:space="preserve"> autonomous robot swarm parameters for stable formation design,” in </w:t>
      </w:r>
      <w:r w:rsidRPr="006377AE">
        <w:rPr>
          <w:i/>
          <w:iCs/>
        </w:rPr>
        <w:t>Proceedings of the Genetic and Evolutionary Computation Conference</w:t>
      </w:r>
      <w:r w:rsidRPr="006377AE">
        <w:t xml:space="preserve">, in GECCO ’22. New York, NY, USA: Association for Computing Machinery, Jul. 2022, pp. 1281–1289. </w:t>
      </w:r>
      <w:proofErr w:type="spellStart"/>
      <w:r w:rsidRPr="006377AE">
        <w:t>doi</w:t>
      </w:r>
      <w:proofErr w:type="spellEnd"/>
      <w:r w:rsidRPr="006377AE">
        <w:t>: 10.1145/3512290.3528709.</w:t>
      </w:r>
    </w:p>
    <w:p w14:paraId="43CE5942" w14:textId="77777777" w:rsidR="006377AE" w:rsidRPr="006377AE" w:rsidRDefault="006377AE" w:rsidP="006377AE">
      <w:pPr>
        <w:pStyle w:val="Bibliography"/>
      </w:pPr>
      <w:r w:rsidRPr="006377AE">
        <w:t>[16]</w:t>
      </w:r>
      <w:r w:rsidRPr="006377AE">
        <w:tab/>
        <w:t xml:space="preserve">M. </w:t>
      </w:r>
      <w:proofErr w:type="spellStart"/>
      <w:r w:rsidRPr="006377AE">
        <w:t>Hüttenrauch</w:t>
      </w:r>
      <w:proofErr w:type="spellEnd"/>
      <w:r w:rsidRPr="006377AE">
        <w:t xml:space="preserve">, A. </w:t>
      </w:r>
      <w:proofErr w:type="spellStart"/>
      <w:r w:rsidRPr="006377AE">
        <w:t>Šošić</w:t>
      </w:r>
      <w:proofErr w:type="spellEnd"/>
      <w:r w:rsidRPr="006377AE">
        <w:t xml:space="preserve">, and G. Neumann, “Deep Reinforcement Learning for Swarm Systems,” </w:t>
      </w:r>
      <w:r w:rsidRPr="006377AE">
        <w:rPr>
          <w:i/>
          <w:iCs/>
        </w:rPr>
        <w:t>Journal of Machine Learning Research</w:t>
      </w:r>
      <w:r w:rsidRPr="006377AE">
        <w:t>, vol. 20, no. 54, pp. 1–31, 2019.</w:t>
      </w:r>
    </w:p>
    <w:p w14:paraId="5E430374" w14:textId="77777777" w:rsidR="006377AE" w:rsidRPr="006377AE" w:rsidRDefault="006377AE" w:rsidP="006377AE">
      <w:pPr>
        <w:pStyle w:val="Bibliography"/>
      </w:pPr>
      <w:r w:rsidRPr="006377AE">
        <w:t>[17]</w:t>
      </w:r>
      <w:r w:rsidRPr="006377AE">
        <w:tab/>
        <w:t xml:space="preserve">M. B. </w:t>
      </w:r>
      <w:proofErr w:type="spellStart"/>
      <w:r w:rsidRPr="006377AE">
        <w:t>Bezcioglu</w:t>
      </w:r>
      <w:proofErr w:type="spellEnd"/>
      <w:r w:rsidRPr="006377AE">
        <w:t>, B. Lennox, and F. Arvin, “Self-</w:t>
      </w:r>
      <w:proofErr w:type="spellStart"/>
      <w:r w:rsidRPr="006377AE">
        <w:t>Organised</w:t>
      </w:r>
      <w:proofErr w:type="spellEnd"/>
      <w:r w:rsidRPr="006377AE">
        <w:t xml:space="preserve"> Swarm Flocking with Deep Reinforcement Learning,” in </w:t>
      </w:r>
      <w:r w:rsidRPr="006377AE">
        <w:rPr>
          <w:i/>
          <w:iCs/>
        </w:rPr>
        <w:t>2021 7th International Conference on Automation, Robotics and Applications (ICARA)</w:t>
      </w:r>
      <w:r w:rsidRPr="006377AE">
        <w:t xml:space="preserve">, Feb. 2021, pp. 226–230. </w:t>
      </w:r>
      <w:proofErr w:type="spellStart"/>
      <w:r w:rsidRPr="006377AE">
        <w:t>doi</w:t>
      </w:r>
      <w:proofErr w:type="spellEnd"/>
      <w:r w:rsidRPr="006377AE">
        <w:t>: 10.1109/ICARA51699.2021.9376509.</w:t>
      </w:r>
    </w:p>
    <w:p w14:paraId="4BE8681C" w14:textId="77777777" w:rsidR="006377AE" w:rsidRPr="006377AE" w:rsidRDefault="006377AE" w:rsidP="006377AE">
      <w:pPr>
        <w:pStyle w:val="Bibliography"/>
      </w:pPr>
      <w:r w:rsidRPr="006377AE">
        <w:t>[18]</w:t>
      </w:r>
      <w:r w:rsidRPr="006377AE">
        <w:tab/>
        <w:t xml:space="preserve">S. </w:t>
      </w:r>
      <w:proofErr w:type="spellStart"/>
      <w:r w:rsidRPr="006377AE">
        <w:t>Abpeikar</w:t>
      </w:r>
      <w:proofErr w:type="spellEnd"/>
      <w:r w:rsidRPr="006377AE">
        <w:t xml:space="preserve">, K. </w:t>
      </w:r>
      <w:proofErr w:type="spellStart"/>
      <w:r w:rsidRPr="006377AE">
        <w:t>Kasmarik</w:t>
      </w:r>
      <w:proofErr w:type="spellEnd"/>
      <w:r w:rsidRPr="006377AE">
        <w:t xml:space="preserve">, M. Garratt, R. </w:t>
      </w:r>
      <w:proofErr w:type="spellStart"/>
      <w:r w:rsidRPr="006377AE">
        <w:t>Hunjet</w:t>
      </w:r>
      <w:proofErr w:type="spellEnd"/>
      <w:r w:rsidRPr="006377AE">
        <w:t xml:space="preserve">, M. M. Khan, and H. Qiu, “Automatic collective motion tuning using actor-critic deep reinforcement learning,” </w:t>
      </w:r>
      <w:r w:rsidRPr="006377AE">
        <w:rPr>
          <w:i/>
          <w:iCs/>
        </w:rPr>
        <w:t>Swarm and Evolutionary Computation</w:t>
      </w:r>
      <w:r w:rsidRPr="006377AE">
        <w:t xml:space="preserve">, vol. 72, p. 101085, Jul. 2022, </w:t>
      </w:r>
      <w:proofErr w:type="spellStart"/>
      <w:r w:rsidRPr="006377AE">
        <w:t>doi</w:t>
      </w:r>
      <w:proofErr w:type="spellEnd"/>
      <w:r w:rsidRPr="006377AE">
        <w:t>: 10.1016/j.swevo.2022.101085.</w:t>
      </w:r>
    </w:p>
    <w:p w14:paraId="2DEED463" w14:textId="77777777" w:rsidR="006377AE" w:rsidRPr="006377AE" w:rsidRDefault="006377AE" w:rsidP="006377AE">
      <w:pPr>
        <w:pStyle w:val="Bibliography"/>
      </w:pPr>
      <w:r w:rsidRPr="006377AE">
        <w:t>[19]</w:t>
      </w:r>
      <w:r w:rsidRPr="006377AE">
        <w:tab/>
        <w:t xml:space="preserve">G. Di Marzo </w:t>
      </w:r>
      <w:proofErr w:type="spellStart"/>
      <w:r w:rsidRPr="006377AE">
        <w:t>Serugendo</w:t>
      </w:r>
      <w:proofErr w:type="spellEnd"/>
      <w:r w:rsidRPr="006377AE">
        <w:t xml:space="preserve"> </w:t>
      </w:r>
      <w:r w:rsidRPr="006377AE">
        <w:rPr>
          <w:i/>
          <w:iCs/>
        </w:rPr>
        <w:t>et al.</w:t>
      </w:r>
      <w:r w:rsidRPr="006377AE">
        <w:t>, “Self-</w:t>
      </w:r>
      <w:proofErr w:type="spellStart"/>
      <w:r w:rsidRPr="006377AE">
        <w:t>Organisation</w:t>
      </w:r>
      <w:proofErr w:type="spellEnd"/>
      <w:r w:rsidRPr="006377AE">
        <w:t xml:space="preserve">: Paradigms and Applications,” in </w:t>
      </w:r>
      <w:r w:rsidRPr="006377AE">
        <w:rPr>
          <w:i/>
          <w:iCs/>
        </w:rPr>
        <w:t>Engineering Self-</w:t>
      </w:r>
      <w:proofErr w:type="spellStart"/>
      <w:r w:rsidRPr="006377AE">
        <w:rPr>
          <w:i/>
          <w:iCs/>
        </w:rPr>
        <w:t>Organising</w:t>
      </w:r>
      <w:proofErr w:type="spellEnd"/>
      <w:r w:rsidRPr="006377AE">
        <w:rPr>
          <w:i/>
          <w:iCs/>
        </w:rPr>
        <w:t xml:space="preserve"> Systems</w:t>
      </w:r>
      <w:r w:rsidRPr="006377AE">
        <w:t xml:space="preserve">, G. Di Marzo </w:t>
      </w:r>
      <w:proofErr w:type="spellStart"/>
      <w:r w:rsidRPr="006377AE">
        <w:t>Serugendo</w:t>
      </w:r>
      <w:proofErr w:type="spellEnd"/>
      <w:r w:rsidRPr="006377AE">
        <w:t xml:space="preserve">, A. Karageorgos, O. F. Rana, and F. </w:t>
      </w:r>
      <w:proofErr w:type="spellStart"/>
      <w:r w:rsidRPr="006377AE">
        <w:t>Zambonelli</w:t>
      </w:r>
      <w:proofErr w:type="spellEnd"/>
      <w:r w:rsidRPr="006377AE">
        <w:t xml:space="preserve">, Eds., Berlin, Heidelberg: Springer, 2004, pp. 1–19. </w:t>
      </w:r>
      <w:proofErr w:type="spellStart"/>
      <w:r w:rsidRPr="006377AE">
        <w:t>doi</w:t>
      </w:r>
      <w:proofErr w:type="spellEnd"/>
      <w:r w:rsidRPr="006377AE">
        <w:t>: 10.1007/978-3-540-24701-2_</w:t>
      </w:r>
      <w:proofErr w:type="gramStart"/>
      <w:r w:rsidRPr="006377AE">
        <w:t>1</w:t>
      </w:r>
      <w:proofErr w:type="gramEnd"/>
      <w:r w:rsidRPr="006377AE">
        <w:t>.</w:t>
      </w:r>
    </w:p>
    <w:p w14:paraId="3E56A81E" w14:textId="77777777" w:rsidR="006377AE" w:rsidRPr="006377AE" w:rsidRDefault="006377AE" w:rsidP="006377AE">
      <w:pPr>
        <w:pStyle w:val="Bibliography"/>
      </w:pPr>
      <w:r w:rsidRPr="006377AE">
        <w:t>[20]</w:t>
      </w:r>
      <w:r w:rsidRPr="006377AE">
        <w:tab/>
        <w:t xml:space="preserve">“Collective Robotics: From Social Insects to Robots - C. Ronald Kube, Hong Zhang, 1993.” Accessed: May 10, 2024. [Online]. Available: </w:t>
      </w:r>
      <w:r w:rsidRPr="006377AE">
        <w:lastRenderedPageBreak/>
        <w:t>https://journals.sagepub.com/doi/abs/10.1177/105971239300200204?casa_token=eQiuPn8kxvsAAAAA:sKx3Wnfr7IqWSHhYv-K-E8vqr9vAV7HWCFol_wgqzZqRW9HkKU2fgazOrGMgJIXsNZn9CRYMc7Q</w:t>
      </w:r>
    </w:p>
    <w:p w14:paraId="1D7C4BAF" w14:textId="77777777" w:rsidR="006377AE" w:rsidRPr="006377AE" w:rsidRDefault="006377AE" w:rsidP="006377AE">
      <w:pPr>
        <w:pStyle w:val="Bibliography"/>
      </w:pPr>
      <w:r w:rsidRPr="006377AE">
        <w:t>[21]</w:t>
      </w:r>
      <w:r w:rsidRPr="006377AE">
        <w:tab/>
        <w:t xml:space="preserve">Z. </w:t>
      </w:r>
      <w:proofErr w:type="spellStart"/>
      <w:r w:rsidRPr="006377AE">
        <w:t>Xiaoning</w:t>
      </w:r>
      <w:proofErr w:type="spellEnd"/>
      <w:r w:rsidRPr="006377AE">
        <w:t xml:space="preserve">, “Analysis of military application of UAV swarm technology,” in </w:t>
      </w:r>
      <w:r w:rsidRPr="006377AE">
        <w:rPr>
          <w:i/>
          <w:iCs/>
        </w:rPr>
        <w:t>2020 3rd International Conference on Unmanned Systems (ICUS)</w:t>
      </w:r>
      <w:r w:rsidRPr="006377AE">
        <w:t xml:space="preserve">, Nov. 2020, pp. 1200–1204. </w:t>
      </w:r>
      <w:proofErr w:type="spellStart"/>
      <w:r w:rsidRPr="006377AE">
        <w:t>doi</w:t>
      </w:r>
      <w:proofErr w:type="spellEnd"/>
      <w:r w:rsidRPr="006377AE">
        <w:t>: 10.1109/ICUS50048.2020.9274974.</w:t>
      </w:r>
    </w:p>
    <w:p w14:paraId="447048AC" w14:textId="77777777" w:rsidR="006377AE" w:rsidRPr="006377AE" w:rsidRDefault="006377AE" w:rsidP="006377AE">
      <w:pPr>
        <w:pStyle w:val="Bibliography"/>
      </w:pPr>
      <w:r w:rsidRPr="006377AE">
        <w:t>[22]</w:t>
      </w:r>
      <w:r w:rsidRPr="006377AE">
        <w:tab/>
        <w:t xml:space="preserve">W. Du </w:t>
      </w:r>
      <w:r w:rsidRPr="006377AE">
        <w:rPr>
          <w:i/>
          <w:iCs/>
        </w:rPr>
        <w:t>et al.</w:t>
      </w:r>
      <w:r w:rsidRPr="006377AE">
        <w:t xml:space="preserve">, “Network-Based Heterogeneous Particle Swarm Optimization and Its Application in UAV Communication Coverage,” </w:t>
      </w:r>
      <w:r w:rsidRPr="006377AE">
        <w:rPr>
          <w:i/>
          <w:iCs/>
        </w:rPr>
        <w:t>IEEE Transactions on Emerging Topics in Computational Intelligence</w:t>
      </w:r>
      <w:r w:rsidRPr="006377AE">
        <w:t xml:space="preserve">, vol. 4, no. 3, pp. 312–323, Jun. 2020, </w:t>
      </w:r>
      <w:proofErr w:type="spellStart"/>
      <w:r w:rsidRPr="006377AE">
        <w:t>doi</w:t>
      </w:r>
      <w:proofErr w:type="spellEnd"/>
      <w:r w:rsidRPr="006377AE">
        <w:t>: 10.1109/TETCI.2019.2899604.</w:t>
      </w:r>
    </w:p>
    <w:p w14:paraId="22A0CEFE" w14:textId="77777777" w:rsidR="006377AE" w:rsidRPr="006377AE" w:rsidRDefault="006377AE" w:rsidP="006377AE">
      <w:pPr>
        <w:pStyle w:val="Bibliography"/>
      </w:pPr>
      <w:r w:rsidRPr="006377AE">
        <w:t>[23]</w:t>
      </w:r>
      <w:r w:rsidRPr="006377AE">
        <w:tab/>
        <w:t xml:space="preserve">A. </w:t>
      </w:r>
      <w:proofErr w:type="spellStart"/>
      <w:r w:rsidRPr="006377AE">
        <w:t>Liekna</w:t>
      </w:r>
      <w:proofErr w:type="spellEnd"/>
      <w:r w:rsidRPr="006377AE">
        <w:t xml:space="preserve"> and J. </w:t>
      </w:r>
      <w:proofErr w:type="spellStart"/>
      <w:r w:rsidRPr="006377AE">
        <w:t>Grundspenkis</w:t>
      </w:r>
      <w:proofErr w:type="spellEnd"/>
      <w:r w:rsidRPr="006377AE">
        <w:t xml:space="preserve">, “TOWARDS PRACTICAL APPLICATION OF SWARM ROBOTICS: OVERVIEW OF SWARM TASKS,” </w:t>
      </w:r>
      <w:r w:rsidRPr="006377AE">
        <w:rPr>
          <w:i/>
          <w:iCs/>
        </w:rPr>
        <w:t>ENGINEERING FOR RURAL DEVELOPMENT</w:t>
      </w:r>
      <w:r w:rsidRPr="006377AE">
        <w:t>.</w:t>
      </w:r>
    </w:p>
    <w:p w14:paraId="0E31BE51" w14:textId="77777777" w:rsidR="006377AE" w:rsidRPr="006377AE" w:rsidRDefault="006377AE" w:rsidP="006377AE">
      <w:pPr>
        <w:pStyle w:val="Bibliography"/>
      </w:pPr>
      <w:r w:rsidRPr="006377AE">
        <w:t>[24]</w:t>
      </w:r>
      <w:r w:rsidRPr="006377AE">
        <w:tab/>
        <w:t xml:space="preserve">M. Schranz, M. </w:t>
      </w:r>
      <w:proofErr w:type="spellStart"/>
      <w:r w:rsidRPr="006377AE">
        <w:t>Umlauft</w:t>
      </w:r>
      <w:proofErr w:type="spellEnd"/>
      <w:r w:rsidRPr="006377AE">
        <w:t xml:space="preserve">, M. Sende, and W. </w:t>
      </w:r>
      <w:proofErr w:type="spellStart"/>
      <w:r w:rsidRPr="006377AE">
        <w:t>Elmenreich</w:t>
      </w:r>
      <w:proofErr w:type="spellEnd"/>
      <w:r w:rsidRPr="006377AE">
        <w:t xml:space="preserve">, “Swarm Robotic Behaviors and Current Applications,” </w:t>
      </w:r>
      <w:r w:rsidRPr="006377AE">
        <w:rPr>
          <w:i/>
          <w:iCs/>
        </w:rPr>
        <w:t>Front. Robot. AI</w:t>
      </w:r>
      <w:r w:rsidRPr="006377AE">
        <w:t xml:space="preserve">, vol. 7, Apr. 2020, </w:t>
      </w:r>
      <w:proofErr w:type="spellStart"/>
      <w:r w:rsidRPr="006377AE">
        <w:t>doi</w:t>
      </w:r>
      <w:proofErr w:type="spellEnd"/>
      <w:r w:rsidRPr="006377AE">
        <w:t>: 10.3389/frobt.2020.00036.</w:t>
      </w:r>
    </w:p>
    <w:p w14:paraId="255EED50" w14:textId="77777777" w:rsidR="006377AE" w:rsidRPr="006377AE" w:rsidRDefault="006377AE" w:rsidP="006377AE">
      <w:pPr>
        <w:pStyle w:val="Bibliography"/>
      </w:pPr>
      <w:r w:rsidRPr="006377AE">
        <w:t>[25]</w:t>
      </w:r>
      <w:r w:rsidRPr="006377AE">
        <w:tab/>
        <w:t xml:space="preserve">E. Şahin, “Swarm Robotics: From Sources of Inspiration to Domains of Application,” in </w:t>
      </w:r>
      <w:r w:rsidRPr="006377AE">
        <w:rPr>
          <w:i/>
          <w:iCs/>
        </w:rPr>
        <w:t>Swarm Robotics</w:t>
      </w:r>
      <w:r w:rsidRPr="006377AE">
        <w:t xml:space="preserve">, E. Şahin and W. M. Spears, Eds., Berlin, Heidelberg: Springer, 2005, pp. 10–20. </w:t>
      </w:r>
      <w:proofErr w:type="spellStart"/>
      <w:r w:rsidRPr="006377AE">
        <w:t>doi</w:t>
      </w:r>
      <w:proofErr w:type="spellEnd"/>
      <w:r w:rsidRPr="006377AE">
        <w:t>: 10.1007/978-3-540-30552-1_</w:t>
      </w:r>
      <w:proofErr w:type="gramStart"/>
      <w:r w:rsidRPr="006377AE">
        <w:t>2</w:t>
      </w:r>
      <w:proofErr w:type="gramEnd"/>
      <w:r w:rsidRPr="006377AE">
        <w:t>.</w:t>
      </w:r>
    </w:p>
    <w:p w14:paraId="45C2DF44" w14:textId="77777777" w:rsidR="006377AE" w:rsidRPr="006377AE" w:rsidRDefault="006377AE" w:rsidP="006377AE">
      <w:pPr>
        <w:pStyle w:val="Bibliography"/>
      </w:pPr>
      <w:r w:rsidRPr="006377AE">
        <w:t>[26]</w:t>
      </w:r>
      <w:r w:rsidRPr="006377AE">
        <w:tab/>
        <w:t xml:space="preserve">R. Sawant, C. Singh, A. Shaikh, A. Aggarwal, P. Shahane, and H. R, “Mine Detection using a Swarm of Robots,” in </w:t>
      </w:r>
      <w:r w:rsidRPr="006377AE">
        <w:rPr>
          <w:i/>
          <w:iCs/>
        </w:rPr>
        <w:t>2022 International Conference on Advances in Computing, Communication and Applied Informatics (ACCAI)</w:t>
      </w:r>
      <w:r w:rsidRPr="006377AE">
        <w:t xml:space="preserve">, Chennai, India: IEEE, Jan. 2022, pp. 1–9. </w:t>
      </w:r>
      <w:proofErr w:type="spellStart"/>
      <w:r w:rsidRPr="006377AE">
        <w:t>doi</w:t>
      </w:r>
      <w:proofErr w:type="spellEnd"/>
      <w:r w:rsidRPr="006377AE">
        <w:t>: 10.1109/ACCAI53970.2022.9752481.</w:t>
      </w:r>
    </w:p>
    <w:p w14:paraId="5FFC1F4C" w14:textId="77777777" w:rsidR="006377AE" w:rsidRPr="006377AE" w:rsidRDefault="006377AE" w:rsidP="006377AE">
      <w:pPr>
        <w:pStyle w:val="Bibliography"/>
      </w:pPr>
      <w:r w:rsidRPr="006377AE">
        <w:t>[27]</w:t>
      </w:r>
      <w:r w:rsidRPr="006377AE">
        <w:tab/>
        <w:t xml:space="preserve">M. Dorigo, G. </w:t>
      </w:r>
      <w:proofErr w:type="spellStart"/>
      <w:r w:rsidRPr="006377AE">
        <w:t>Theraulaz</w:t>
      </w:r>
      <w:proofErr w:type="spellEnd"/>
      <w:r w:rsidRPr="006377AE">
        <w:t xml:space="preserve">, and V. </w:t>
      </w:r>
      <w:proofErr w:type="spellStart"/>
      <w:r w:rsidRPr="006377AE">
        <w:t>Trianni</w:t>
      </w:r>
      <w:proofErr w:type="spellEnd"/>
      <w:r w:rsidRPr="006377AE">
        <w:t xml:space="preserve">, “Reflections on the future of swarm robotics,” </w:t>
      </w:r>
      <w:r w:rsidRPr="006377AE">
        <w:rPr>
          <w:i/>
          <w:iCs/>
        </w:rPr>
        <w:t>Science Robotics</w:t>
      </w:r>
      <w:r w:rsidRPr="006377AE">
        <w:t xml:space="preserve">, vol. 5, no. 49, p. eabe4385, Dec. 2020, </w:t>
      </w:r>
      <w:proofErr w:type="spellStart"/>
      <w:r w:rsidRPr="006377AE">
        <w:t>doi</w:t>
      </w:r>
      <w:proofErr w:type="spellEnd"/>
      <w:r w:rsidRPr="006377AE">
        <w:t>: 10.1126/</w:t>
      </w:r>
      <w:proofErr w:type="gramStart"/>
      <w:r w:rsidRPr="006377AE">
        <w:t>scirobotics.abe</w:t>
      </w:r>
      <w:proofErr w:type="gramEnd"/>
      <w:r w:rsidRPr="006377AE">
        <w:t>4385.</w:t>
      </w:r>
    </w:p>
    <w:p w14:paraId="6649A084" w14:textId="77777777" w:rsidR="006377AE" w:rsidRPr="006377AE" w:rsidRDefault="006377AE" w:rsidP="006377AE">
      <w:pPr>
        <w:pStyle w:val="Bibliography"/>
      </w:pPr>
      <w:r w:rsidRPr="006377AE">
        <w:t>[28]</w:t>
      </w:r>
      <w:r w:rsidRPr="006377AE">
        <w:tab/>
        <w:t xml:space="preserve">M. Dorigo </w:t>
      </w:r>
      <w:r w:rsidRPr="006377AE">
        <w:rPr>
          <w:i/>
          <w:iCs/>
        </w:rPr>
        <w:t>et al.</w:t>
      </w:r>
      <w:r w:rsidRPr="006377AE">
        <w:t>, “</w:t>
      </w:r>
      <w:proofErr w:type="spellStart"/>
      <w:r w:rsidRPr="006377AE">
        <w:t>Swarmanoid</w:t>
      </w:r>
      <w:proofErr w:type="spellEnd"/>
      <w:r w:rsidRPr="006377AE">
        <w:t xml:space="preserve">: A Novel Concept for the Study of Heterogeneous Robotic Swarms,” </w:t>
      </w:r>
      <w:r w:rsidRPr="006377AE">
        <w:rPr>
          <w:i/>
          <w:iCs/>
        </w:rPr>
        <w:t>IEEE Robotics &amp; Automation Magazine</w:t>
      </w:r>
      <w:r w:rsidRPr="006377AE">
        <w:t xml:space="preserve">, vol. 20, no. 4, pp. 60–71, Dec. 2013, </w:t>
      </w:r>
      <w:proofErr w:type="spellStart"/>
      <w:r w:rsidRPr="006377AE">
        <w:t>doi</w:t>
      </w:r>
      <w:proofErr w:type="spellEnd"/>
      <w:r w:rsidRPr="006377AE">
        <w:t>: 10.1109/MRA.2013.2252996.</w:t>
      </w:r>
    </w:p>
    <w:p w14:paraId="319FD619" w14:textId="77777777" w:rsidR="006377AE" w:rsidRPr="006377AE" w:rsidRDefault="006377AE" w:rsidP="006377AE">
      <w:pPr>
        <w:pStyle w:val="Bibliography"/>
      </w:pPr>
      <w:r w:rsidRPr="006377AE">
        <w:t>[29]</w:t>
      </w:r>
      <w:r w:rsidRPr="006377AE">
        <w:tab/>
        <w:t xml:space="preserve">A. Prorok, M. A. Hsieh, and V. Kumar, “The Impact of Diversity on Optimal Control Policies for Heterogeneous Robot Swarms,” </w:t>
      </w:r>
      <w:r w:rsidRPr="006377AE">
        <w:rPr>
          <w:i/>
          <w:iCs/>
        </w:rPr>
        <w:t>IEEE Transactions on Robotics</w:t>
      </w:r>
      <w:r w:rsidRPr="006377AE">
        <w:t xml:space="preserve">, vol. 33, no. 2, pp. 346–358, Apr. 2017, </w:t>
      </w:r>
      <w:proofErr w:type="spellStart"/>
      <w:r w:rsidRPr="006377AE">
        <w:t>doi</w:t>
      </w:r>
      <w:proofErr w:type="spellEnd"/>
      <w:r w:rsidRPr="006377AE">
        <w:t>: 10.1109/TRO.2016.2631593.</w:t>
      </w:r>
    </w:p>
    <w:p w14:paraId="5BE5575F" w14:textId="77777777" w:rsidR="006377AE" w:rsidRPr="006377AE" w:rsidRDefault="006377AE" w:rsidP="006377AE">
      <w:pPr>
        <w:pStyle w:val="Bibliography"/>
      </w:pPr>
      <w:r w:rsidRPr="006377AE">
        <w:t>[30]</w:t>
      </w:r>
      <w:r w:rsidRPr="006377AE">
        <w:tab/>
        <w:t xml:space="preserve">F.-J. Mañas-Álvarez, M. </w:t>
      </w:r>
      <w:proofErr w:type="spellStart"/>
      <w:r w:rsidRPr="006377AE">
        <w:t>Guinaldo</w:t>
      </w:r>
      <w:proofErr w:type="spellEnd"/>
      <w:r w:rsidRPr="006377AE">
        <w:t xml:space="preserve">, R. </w:t>
      </w:r>
      <w:proofErr w:type="spellStart"/>
      <w:r w:rsidRPr="006377AE">
        <w:t>Dormido</w:t>
      </w:r>
      <w:proofErr w:type="spellEnd"/>
      <w:r w:rsidRPr="006377AE">
        <w:t xml:space="preserve">, R. Socas, and S. </w:t>
      </w:r>
      <w:proofErr w:type="spellStart"/>
      <w:r w:rsidRPr="006377AE">
        <w:t>Dormido</w:t>
      </w:r>
      <w:proofErr w:type="spellEnd"/>
      <w:r w:rsidRPr="006377AE">
        <w:t xml:space="preserve">, “Formation by Consensus in Heterogeneous Robotic Swarms with Twins-in-the-Loop,” in </w:t>
      </w:r>
      <w:r w:rsidRPr="006377AE">
        <w:rPr>
          <w:i/>
          <w:iCs/>
        </w:rPr>
        <w:t>ROBOT2022: Fifth Iberian Robotics Conference</w:t>
      </w:r>
      <w:r w:rsidRPr="006377AE">
        <w:t xml:space="preserve">, D. </w:t>
      </w:r>
      <w:proofErr w:type="spellStart"/>
      <w:r w:rsidRPr="006377AE">
        <w:t>Tardioli</w:t>
      </w:r>
      <w:proofErr w:type="spellEnd"/>
      <w:r w:rsidRPr="006377AE">
        <w:t xml:space="preserve">, V. </w:t>
      </w:r>
      <w:proofErr w:type="spellStart"/>
      <w:r w:rsidRPr="006377AE">
        <w:t>Matellán</w:t>
      </w:r>
      <w:proofErr w:type="spellEnd"/>
      <w:r w:rsidRPr="006377AE">
        <w:t xml:space="preserve">, G. Heredia, M. F. Silva, and L. Marques, Eds., Cham: Springer International Publishing, </w:t>
      </w:r>
      <w:r w:rsidRPr="006377AE">
        <w:t xml:space="preserve">2023, pp. 435–447. </w:t>
      </w:r>
      <w:proofErr w:type="spellStart"/>
      <w:r w:rsidRPr="006377AE">
        <w:t>doi</w:t>
      </w:r>
      <w:proofErr w:type="spellEnd"/>
      <w:r w:rsidRPr="006377AE">
        <w:t>: 10.1007/978-3-031-21065-5_</w:t>
      </w:r>
      <w:proofErr w:type="gramStart"/>
      <w:r w:rsidRPr="006377AE">
        <w:t>36</w:t>
      </w:r>
      <w:proofErr w:type="gramEnd"/>
      <w:r w:rsidRPr="006377AE">
        <w:t>.</w:t>
      </w:r>
    </w:p>
    <w:p w14:paraId="0855ACA2" w14:textId="77777777" w:rsidR="006377AE" w:rsidRPr="006377AE" w:rsidRDefault="006377AE" w:rsidP="006377AE">
      <w:pPr>
        <w:pStyle w:val="Bibliography"/>
      </w:pPr>
      <w:r w:rsidRPr="006377AE">
        <w:t>[31]</w:t>
      </w:r>
      <w:r w:rsidRPr="006377AE">
        <w:tab/>
        <w:t xml:space="preserve">M. Nakamura, “Dynamic patterns formed by heterogeneous </w:t>
      </w:r>
      <w:proofErr w:type="spellStart"/>
      <w:r w:rsidRPr="006377AE">
        <w:t>boid</w:t>
      </w:r>
      <w:proofErr w:type="spellEnd"/>
      <w:r w:rsidRPr="006377AE">
        <w:t xml:space="preserve"> model composed of agent groups moving reversely,” </w:t>
      </w:r>
      <w:proofErr w:type="spellStart"/>
      <w:r w:rsidRPr="006377AE">
        <w:rPr>
          <w:i/>
          <w:iCs/>
        </w:rPr>
        <w:t>Artif</w:t>
      </w:r>
      <w:proofErr w:type="spellEnd"/>
      <w:r w:rsidRPr="006377AE">
        <w:rPr>
          <w:i/>
          <w:iCs/>
        </w:rPr>
        <w:t xml:space="preserve"> Life Robotics</w:t>
      </w:r>
      <w:r w:rsidRPr="006377AE">
        <w:t xml:space="preserve">, vol. 27, no. 2, pp. 373–383, May 2022, </w:t>
      </w:r>
      <w:proofErr w:type="spellStart"/>
      <w:r w:rsidRPr="006377AE">
        <w:t>doi</w:t>
      </w:r>
      <w:proofErr w:type="spellEnd"/>
      <w:r w:rsidRPr="006377AE">
        <w:t>: 10.1007/s10015-022-00743-0.</w:t>
      </w:r>
    </w:p>
    <w:p w14:paraId="59CC8383" w14:textId="77777777" w:rsidR="006377AE" w:rsidRPr="006377AE" w:rsidRDefault="006377AE" w:rsidP="006377AE">
      <w:pPr>
        <w:pStyle w:val="Bibliography"/>
      </w:pPr>
      <w:r w:rsidRPr="006377AE">
        <w:t>[32]</w:t>
      </w:r>
      <w:r w:rsidRPr="006377AE">
        <w:tab/>
        <w:t xml:space="preserve">H. Van Dyke </w:t>
      </w:r>
      <w:proofErr w:type="spellStart"/>
      <w:r w:rsidRPr="006377AE">
        <w:t>Parunak</w:t>
      </w:r>
      <w:proofErr w:type="spellEnd"/>
      <w:r w:rsidRPr="006377AE">
        <w:t xml:space="preserve"> and S. A. Brueckner, “Engineering Swarming Systems,” in </w:t>
      </w:r>
      <w:r w:rsidRPr="006377AE">
        <w:rPr>
          <w:i/>
          <w:iCs/>
        </w:rPr>
        <w:t>Methodologies and Software Engineering for Agent Systems: The Agent-Oriented Software Engineering Handbook</w:t>
      </w:r>
      <w:r w:rsidRPr="006377AE">
        <w:t xml:space="preserve">, F. </w:t>
      </w:r>
      <w:proofErr w:type="spellStart"/>
      <w:r w:rsidRPr="006377AE">
        <w:t>Bergenti</w:t>
      </w:r>
      <w:proofErr w:type="spellEnd"/>
      <w:r w:rsidRPr="006377AE">
        <w:t xml:space="preserve">, M.-P. </w:t>
      </w:r>
      <w:proofErr w:type="spellStart"/>
      <w:r w:rsidRPr="006377AE">
        <w:t>Gleizes</w:t>
      </w:r>
      <w:proofErr w:type="spellEnd"/>
      <w:r w:rsidRPr="006377AE">
        <w:t xml:space="preserve">, and F. </w:t>
      </w:r>
      <w:proofErr w:type="spellStart"/>
      <w:r w:rsidRPr="006377AE">
        <w:t>Zambonelli</w:t>
      </w:r>
      <w:proofErr w:type="spellEnd"/>
      <w:r w:rsidRPr="006377AE">
        <w:t xml:space="preserve">, Eds., Boston, MA: Springer US, 2004, pp. 341–376. </w:t>
      </w:r>
      <w:proofErr w:type="spellStart"/>
      <w:r w:rsidRPr="006377AE">
        <w:t>doi</w:t>
      </w:r>
      <w:proofErr w:type="spellEnd"/>
      <w:r w:rsidRPr="006377AE">
        <w:t>: 10.1007/1-4020-8058-1_</w:t>
      </w:r>
      <w:proofErr w:type="gramStart"/>
      <w:r w:rsidRPr="006377AE">
        <w:t>21</w:t>
      </w:r>
      <w:proofErr w:type="gramEnd"/>
      <w:r w:rsidRPr="006377AE">
        <w:t>.</w:t>
      </w:r>
    </w:p>
    <w:p w14:paraId="15DE2F6E" w14:textId="77777777" w:rsidR="006377AE" w:rsidRPr="006377AE" w:rsidRDefault="006377AE" w:rsidP="006377AE">
      <w:pPr>
        <w:pStyle w:val="Bibliography"/>
      </w:pPr>
      <w:r w:rsidRPr="006377AE">
        <w:t>[33]</w:t>
      </w:r>
      <w:r w:rsidRPr="006377AE">
        <w:tab/>
        <w:t xml:space="preserve">M. Dorigo, G. </w:t>
      </w:r>
      <w:proofErr w:type="spellStart"/>
      <w:r w:rsidRPr="006377AE">
        <w:t>Theraulaz</w:t>
      </w:r>
      <w:proofErr w:type="spellEnd"/>
      <w:r w:rsidRPr="006377AE">
        <w:t xml:space="preserve">, and V. </w:t>
      </w:r>
      <w:proofErr w:type="spellStart"/>
      <w:r w:rsidRPr="006377AE">
        <w:t>Trianni</w:t>
      </w:r>
      <w:proofErr w:type="spellEnd"/>
      <w:r w:rsidRPr="006377AE">
        <w:t xml:space="preserve">, “Swarm Robotics: Past, Present, and Future [Point of View],” </w:t>
      </w:r>
      <w:r w:rsidRPr="006377AE">
        <w:rPr>
          <w:i/>
          <w:iCs/>
        </w:rPr>
        <w:t>Proceedings of the IEEE</w:t>
      </w:r>
      <w:r w:rsidRPr="006377AE">
        <w:t xml:space="preserve">, vol. 109, no. 7, pp. 1152–1165, Jul. 2021, </w:t>
      </w:r>
      <w:proofErr w:type="spellStart"/>
      <w:r w:rsidRPr="006377AE">
        <w:t>doi</w:t>
      </w:r>
      <w:proofErr w:type="spellEnd"/>
      <w:r w:rsidRPr="006377AE">
        <w:t>: 10.1109/JPROC.2021.3072740.</w:t>
      </w:r>
    </w:p>
    <w:p w14:paraId="07CE4596" w14:textId="77777777" w:rsidR="006377AE" w:rsidRPr="006377AE" w:rsidRDefault="006377AE" w:rsidP="006377AE">
      <w:pPr>
        <w:pStyle w:val="Bibliography"/>
      </w:pPr>
      <w:r w:rsidRPr="006377AE">
        <w:t>[34]</w:t>
      </w:r>
      <w:r w:rsidRPr="006377AE">
        <w:tab/>
        <w:t xml:space="preserve">C. Pinciroli, R. O’Grady, A. L. Christensen, and M. Dorigo, “Coordinating Heterogeneous Swarms through Minimal Communication among Homogeneous Sub-swarms,” in </w:t>
      </w:r>
      <w:r w:rsidRPr="006377AE">
        <w:rPr>
          <w:i/>
          <w:iCs/>
        </w:rPr>
        <w:t>Swarm Intelligence</w:t>
      </w:r>
      <w:r w:rsidRPr="006377AE">
        <w:t xml:space="preserve">, M. Dorigo, M. </w:t>
      </w:r>
      <w:proofErr w:type="spellStart"/>
      <w:r w:rsidRPr="006377AE">
        <w:t>Birattari</w:t>
      </w:r>
      <w:proofErr w:type="spellEnd"/>
      <w:r w:rsidRPr="006377AE">
        <w:t xml:space="preserve">, G. A. Di Caro, R. </w:t>
      </w:r>
      <w:proofErr w:type="spellStart"/>
      <w:r w:rsidRPr="006377AE">
        <w:t>Doursat</w:t>
      </w:r>
      <w:proofErr w:type="spellEnd"/>
      <w:r w:rsidRPr="006377AE">
        <w:t xml:space="preserve">, A. P. Engelbrecht, D. </w:t>
      </w:r>
      <w:proofErr w:type="spellStart"/>
      <w:r w:rsidRPr="006377AE">
        <w:t>Floreano</w:t>
      </w:r>
      <w:proofErr w:type="spellEnd"/>
      <w:r w:rsidRPr="006377AE">
        <w:t xml:space="preserve">, L. M. Gambardella, R. </w:t>
      </w:r>
      <w:proofErr w:type="spellStart"/>
      <w:r w:rsidRPr="006377AE">
        <w:t>Groß</w:t>
      </w:r>
      <w:proofErr w:type="spellEnd"/>
      <w:r w:rsidRPr="006377AE">
        <w:t xml:space="preserve">, E. Şahin, H. Sayama, and T. </w:t>
      </w:r>
      <w:proofErr w:type="spellStart"/>
      <w:r w:rsidRPr="006377AE">
        <w:t>Stützle</w:t>
      </w:r>
      <w:proofErr w:type="spellEnd"/>
      <w:r w:rsidRPr="006377AE">
        <w:t xml:space="preserve">, Eds., Berlin, Heidelberg: Springer, 2010, pp. 558–559. </w:t>
      </w:r>
      <w:proofErr w:type="spellStart"/>
      <w:r w:rsidRPr="006377AE">
        <w:t>doi</w:t>
      </w:r>
      <w:proofErr w:type="spellEnd"/>
      <w:r w:rsidRPr="006377AE">
        <w:t>: 10.1007/978-3-642-15461-4_</w:t>
      </w:r>
      <w:proofErr w:type="gramStart"/>
      <w:r w:rsidRPr="006377AE">
        <w:t>59</w:t>
      </w:r>
      <w:proofErr w:type="gramEnd"/>
      <w:r w:rsidRPr="006377AE">
        <w:t>.</w:t>
      </w:r>
    </w:p>
    <w:p w14:paraId="0F504EEE" w14:textId="77777777" w:rsidR="006377AE" w:rsidRPr="006377AE" w:rsidRDefault="006377AE" w:rsidP="006377AE">
      <w:pPr>
        <w:pStyle w:val="Bibliography"/>
      </w:pPr>
      <w:r w:rsidRPr="006377AE">
        <w:t>[35]</w:t>
      </w:r>
      <w:r w:rsidRPr="006377AE">
        <w:tab/>
        <w:t>“Sphero BOLT.” Accessed: May 12, 2024. [Online]. Available: https://support.sphero.com/en-US/articles/bolt-72242</w:t>
      </w:r>
    </w:p>
    <w:p w14:paraId="16F0C639" w14:textId="77777777" w:rsidR="006377AE" w:rsidRPr="006377AE" w:rsidRDefault="006377AE" w:rsidP="006377AE">
      <w:pPr>
        <w:pStyle w:val="Bibliography"/>
      </w:pPr>
      <w:r w:rsidRPr="006377AE">
        <w:t>[36]</w:t>
      </w:r>
      <w:r w:rsidRPr="006377AE">
        <w:tab/>
        <w:t>“Sphero Edu API — SpheroV2 0.12 documentation.” Accessed: May 12, 2024. [Online]. Available: https://spherov2.readthedocs.io/en/latest/sphero_edu.html</w:t>
      </w:r>
    </w:p>
    <w:p w14:paraId="2DF1304E" w14:textId="77777777" w:rsidR="006377AE" w:rsidRPr="006377AE" w:rsidRDefault="006377AE" w:rsidP="006377AE">
      <w:pPr>
        <w:pStyle w:val="Bibliography"/>
      </w:pPr>
      <w:r w:rsidRPr="006377AE">
        <w:t>[37]</w:t>
      </w:r>
      <w:r w:rsidRPr="006377AE">
        <w:tab/>
        <w:t>“Sphero Public SDK - Documentation.” Accessed: May 12, 2024. [Online]. Available: https://sdk.sphero.com/documentation</w:t>
      </w:r>
    </w:p>
    <w:p w14:paraId="18D6F1A3" w14:textId="77777777" w:rsidR="006377AE" w:rsidRPr="006377AE" w:rsidRDefault="006377AE" w:rsidP="006377AE">
      <w:pPr>
        <w:pStyle w:val="Bibliography"/>
      </w:pPr>
      <w:r w:rsidRPr="006377AE">
        <w:t>[38]</w:t>
      </w:r>
      <w:r w:rsidRPr="006377AE">
        <w:tab/>
        <w:t>“Vicon Help.” Accessed: May 13, 2024. [Online]. Available: https://help.vicon.com/</w:t>
      </w:r>
    </w:p>
    <w:p w14:paraId="0900B0C4" w14:textId="77777777" w:rsidR="006377AE" w:rsidRPr="006377AE" w:rsidRDefault="006377AE" w:rsidP="006377AE">
      <w:pPr>
        <w:pStyle w:val="Bibliography"/>
      </w:pPr>
      <w:r w:rsidRPr="006377AE">
        <w:t>[39]</w:t>
      </w:r>
      <w:r w:rsidRPr="006377AE">
        <w:tab/>
        <w:t>“Raspberry Pi Documentation.” Accessed: May 13, 2024. [Online]. Available: https://www.raspberrypi.com/documentation/</w:t>
      </w:r>
    </w:p>
    <w:p w14:paraId="7A8A0BAB" w14:textId="77777777" w:rsidR="006377AE" w:rsidRPr="006377AE" w:rsidRDefault="006377AE" w:rsidP="006377AE">
      <w:pPr>
        <w:pStyle w:val="Bibliography"/>
      </w:pPr>
      <w:r w:rsidRPr="006377AE">
        <w:t>[40]</w:t>
      </w:r>
      <w:r w:rsidRPr="006377AE">
        <w:tab/>
        <w:t>“bleak — bleak 0.22.1 documentation.” Accessed: May 13, 2024. [Online]. Available: https://bleak.readthedocs.io/en/latest/</w:t>
      </w:r>
    </w:p>
    <w:p w14:paraId="70B7FA31" w14:textId="762C9112" w:rsidR="00FA23F6" w:rsidRPr="00EA39D2" w:rsidRDefault="00372E51" w:rsidP="00452282">
      <w:pPr>
        <w:ind w:firstLine="0"/>
      </w:pPr>
      <w:r>
        <w:fldChar w:fldCharType="end"/>
      </w:r>
    </w:p>
    <w:sectPr w:rsidR="00FA23F6" w:rsidRPr="00EA39D2" w:rsidSect="0003527A">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14" w:author="Shadi Abpeikar" w:date="2024-05-13T11:08:00Z" w:initials="SA">
    <w:p w14:paraId="2F7D424A" w14:textId="77777777" w:rsidR="00170728" w:rsidRDefault="00170728" w:rsidP="00170728">
      <w:pPr>
        <w:pStyle w:val="CommentText"/>
        <w:ind w:firstLine="0"/>
        <w:jc w:val="left"/>
      </w:pPr>
      <w:r>
        <w:rPr>
          <w:rStyle w:val="CommentReference"/>
        </w:rPr>
        <w:annotationRef/>
      </w:r>
      <w:r>
        <w:t xml:space="preserve">Make this more detailed and add related references. Discussions on papers that use heterogeneous robots will help you in better articulating this. </w:t>
      </w:r>
    </w:p>
  </w:comment>
  <w:comment w:id="24"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2"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3" w:author="Nicholas Liu" w:date="2024-05-14T01:56:00Z" w:initials="NL">
    <w:p w14:paraId="3B234E87" w14:textId="77777777" w:rsidR="006377AE" w:rsidRDefault="006377AE" w:rsidP="006377AE">
      <w:pPr>
        <w:pStyle w:val="CommentText"/>
        <w:ind w:firstLine="0"/>
        <w:jc w:val="left"/>
      </w:pPr>
      <w:r>
        <w:rPr>
          <w:rStyle w:val="CommentReference"/>
        </w:rPr>
        <w:annotationRef/>
      </w:r>
      <w:r>
        <w:t>How does emergent collective behaviours differ from formation control techniques?</w:t>
      </w:r>
    </w:p>
  </w:comment>
  <w:comment w:id="44"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1"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308D0" w15:done="0"/>
  <w15:commentEx w15:paraId="2F7D424A" w15:done="0"/>
  <w15:commentEx w15:paraId="2F09F01F" w15:done="0"/>
  <w15:commentEx w15:paraId="288AA30E" w15:done="0"/>
  <w15:commentEx w15:paraId="3B234E87" w15:done="0"/>
  <w15:commentEx w15:paraId="5A362C2C" w15:done="0"/>
  <w15:commentEx w15:paraId="14205C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6D75A" w16cex:dateUtc="2024-05-13T01:07:00Z"/>
  <w16cex:commentExtensible w16cex:durableId="69C84D26" w16cex:dateUtc="2024-05-13T01:08:00Z"/>
  <w16cex:commentExtensible w16cex:durableId="7FEEABB1" w16cex:dateUtc="2024-05-13T01:11:00Z"/>
  <w16cex:commentExtensible w16cex:durableId="2615BD49" w16cex:dateUtc="2024-05-13T01:14:00Z"/>
  <w16cex:commentExtensible w16cex:durableId="13030954" w16cex:dateUtc="2024-05-13T15:56:00Z"/>
  <w16cex:commentExtensible w16cex:durableId="2CDA434F" w16cex:dateUtc="2024-05-13T01:50:00Z"/>
  <w16cex:commentExtensible w16cex:durableId="37525983" w16cex:dateUtc="2024-05-13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308D0" w16cid:durableId="6EE6D75A"/>
  <w16cid:commentId w16cid:paraId="2F7D424A" w16cid:durableId="69C84D26"/>
  <w16cid:commentId w16cid:paraId="2F09F01F" w16cid:durableId="7FEEABB1"/>
  <w16cid:commentId w16cid:paraId="288AA30E" w16cid:durableId="2615BD49"/>
  <w16cid:commentId w16cid:paraId="3B234E87" w16cid:durableId="13030954"/>
  <w16cid:commentId w16cid:paraId="5A362C2C" w16cid:durableId="2CDA434F"/>
  <w16cid:commentId w16cid:paraId="14205C6C" w16cid:durableId="37525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D2244D" w14:textId="77777777" w:rsidR="00CA08F9" w:rsidRDefault="00CA08F9" w:rsidP="00372E51">
      <w:r>
        <w:separator/>
      </w:r>
    </w:p>
  </w:endnote>
  <w:endnote w:type="continuationSeparator" w:id="0">
    <w:p w14:paraId="2B325966" w14:textId="77777777" w:rsidR="00CA08F9" w:rsidRDefault="00CA08F9"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A8CF73" w14:textId="77777777" w:rsidR="00CA08F9" w:rsidRDefault="00CA08F9" w:rsidP="00372E51">
      <w:r>
        <w:separator/>
      </w:r>
    </w:p>
  </w:footnote>
  <w:footnote w:type="continuationSeparator" w:id="0">
    <w:p w14:paraId="524DBBF3" w14:textId="77777777" w:rsidR="00CA08F9" w:rsidRDefault="00CA08F9"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844850F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6"/>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3"/>
  </w:num>
  <w:num w:numId="13" w16cid:durableId="706298422">
    <w:abstractNumId w:val="15"/>
  </w:num>
  <w:num w:numId="14" w16cid:durableId="941187501">
    <w:abstractNumId w:val="15"/>
    <w:lvlOverride w:ilvl="0">
      <w:startOverride w:val="1"/>
    </w:lvlOverride>
  </w:num>
  <w:num w:numId="15" w16cid:durableId="79104440">
    <w:abstractNumId w:val="15"/>
    <w:lvlOverride w:ilvl="0">
      <w:startOverride w:val="1"/>
    </w:lvlOverride>
  </w:num>
  <w:num w:numId="16" w16cid:durableId="359623389">
    <w:abstractNumId w:val="15"/>
    <w:lvlOverride w:ilvl="0">
      <w:startOverride w:val="1"/>
    </w:lvlOverride>
  </w:num>
  <w:num w:numId="17" w16cid:durableId="1769890780">
    <w:abstractNumId w:val="14"/>
  </w:num>
  <w:num w:numId="18" w16cid:durableId="237181276">
    <w:abstractNumId w:val="1"/>
  </w:num>
  <w:num w:numId="19" w16cid:durableId="285476035">
    <w:abstractNumId w:val="17"/>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5"/>
    <w:lvlOverride w:ilvl="0">
      <w:startOverride w:val="1"/>
    </w:lvlOverride>
  </w:num>
  <w:num w:numId="24" w16cid:durableId="632370315">
    <w:abstractNumId w:val="15"/>
  </w:num>
  <w:num w:numId="25" w16cid:durableId="1528134143">
    <w:abstractNumId w:val="15"/>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rson w15:author="Nicholas Liu">
    <w15:presenceInfo w15:providerId="Windows Live" w15:userId="5b9150233832f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341D6"/>
    <w:rsid w:val="0003527A"/>
    <w:rsid w:val="00062E4C"/>
    <w:rsid w:val="00067333"/>
    <w:rsid w:val="000A4725"/>
    <w:rsid w:val="000A574A"/>
    <w:rsid w:val="000B64EA"/>
    <w:rsid w:val="000B7155"/>
    <w:rsid w:val="000C7BE4"/>
    <w:rsid w:val="000E2A06"/>
    <w:rsid w:val="000F31E3"/>
    <w:rsid w:val="000F3E44"/>
    <w:rsid w:val="001153DB"/>
    <w:rsid w:val="001204C4"/>
    <w:rsid w:val="00126AAA"/>
    <w:rsid w:val="00154FBB"/>
    <w:rsid w:val="001677AC"/>
    <w:rsid w:val="00170728"/>
    <w:rsid w:val="00191D65"/>
    <w:rsid w:val="00192232"/>
    <w:rsid w:val="00197C32"/>
    <w:rsid w:val="001B67D5"/>
    <w:rsid w:val="001D1E0B"/>
    <w:rsid w:val="001E2998"/>
    <w:rsid w:val="001E42D3"/>
    <w:rsid w:val="00210A9C"/>
    <w:rsid w:val="00246BED"/>
    <w:rsid w:val="0024715A"/>
    <w:rsid w:val="002529EF"/>
    <w:rsid w:val="00257A9C"/>
    <w:rsid w:val="00263CC6"/>
    <w:rsid w:val="00294571"/>
    <w:rsid w:val="002B19FA"/>
    <w:rsid w:val="002C3770"/>
    <w:rsid w:val="002E36BF"/>
    <w:rsid w:val="002F272A"/>
    <w:rsid w:val="00307C45"/>
    <w:rsid w:val="00313DE0"/>
    <w:rsid w:val="00317FC1"/>
    <w:rsid w:val="00326C29"/>
    <w:rsid w:val="003446F5"/>
    <w:rsid w:val="00350FAF"/>
    <w:rsid w:val="00372A03"/>
    <w:rsid w:val="00372E51"/>
    <w:rsid w:val="003C1E62"/>
    <w:rsid w:val="003D5853"/>
    <w:rsid w:val="00425122"/>
    <w:rsid w:val="0042594B"/>
    <w:rsid w:val="00426171"/>
    <w:rsid w:val="00440568"/>
    <w:rsid w:val="004455AA"/>
    <w:rsid w:val="00452282"/>
    <w:rsid w:val="00471607"/>
    <w:rsid w:val="00472BEF"/>
    <w:rsid w:val="00480446"/>
    <w:rsid w:val="00480C10"/>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37CD"/>
    <w:rsid w:val="005C5C14"/>
    <w:rsid w:val="005E5A6F"/>
    <w:rsid w:val="006028DC"/>
    <w:rsid w:val="00635F80"/>
    <w:rsid w:val="006377AE"/>
    <w:rsid w:val="00640A0B"/>
    <w:rsid w:val="00652184"/>
    <w:rsid w:val="0066305D"/>
    <w:rsid w:val="00663AA2"/>
    <w:rsid w:val="006703F1"/>
    <w:rsid w:val="006A5B9D"/>
    <w:rsid w:val="006A7954"/>
    <w:rsid w:val="006B0BF3"/>
    <w:rsid w:val="006B4DF5"/>
    <w:rsid w:val="006C2D01"/>
    <w:rsid w:val="006E1662"/>
    <w:rsid w:val="006E428B"/>
    <w:rsid w:val="00714055"/>
    <w:rsid w:val="007169B7"/>
    <w:rsid w:val="00717CFB"/>
    <w:rsid w:val="00720E1E"/>
    <w:rsid w:val="0074289D"/>
    <w:rsid w:val="0076359A"/>
    <w:rsid w:val="007823EC"/>
    <w:rsid w:val="008078D3"/>
    <w:rsid w:val="00826309"/>
    <w:rsid w:val="00850522"/>
    <w:rsid w:val="008772EC"/>
    <w:rsid w:val="008C7B91"/>
    <w:rsid w:val="008D11D8"/>
    <w:rsid w:val="008E5AE4"/>
    <w:rsid w:val="00902EEB"/>
    <w:rsid w:val="009237A4"/>
    <w:rsid w:val="009270C0"/>
    <w:rsid w:val="00933918"/>
    <w:rsid w:val="009647B7"/>
    <w:rsid w:val="00996290"/>
    <w:rsid w:val="009C1411"/>
    <w:rsid w:val="009D0B45"/>
    <w:rsid w:val="009E60CF"/>
    <w:rsid w:val="009F43A8"/>
    <w:rsid w:val="00A00062"/>
    <w:rsid w:val="00A06694"/>
    <w:rsid w:val="00A329F6"/>
    <w:rsid w:val="00A9313E"/>
    <w:rsid w:val="00A95073"/>
    <w:rsid w:val="00AE195D"/>
    <w:rsid w:val="00AE7130"/>
    <w:rsid w:val="00B00274"/>
    <w:rsid w:val="00B515CA"/>
    <w:rsid w:val="00B76537"/>
    <w:rsid w:val="00B86B5F"/>
    <w:rsid w:val="00BA1893"/>
    <w:rsid w:val="00BC3E1A"/>
    <w:rsid w:val="00BD701C"/>
    <w:rsid w:val="00C14084"/>
    <w:rsid w:val="00C31828"/>
    <w:rsid w:val="00C62390"/>
    <w:rsid w:val="00CA08F9"/>
    <w:rsid w:val="00CA4EF9"/>
    <w:rsid w:val="00CA5C91"/>
    <w:rsid w:val="00CA622E"/>
    <w:rsid w:val="00CB5481"/>
    <w:rsid w:val="00CB7CFF"/>
    <w:rsid w:val="00CC5DC8"/>
    <w:rsid w:val="00CD33A1"/>
    <w:rsid w:val="00CF4979"/>
    <w:rsid w:val="00D01D67"/>
    <w:rsid w:val="00D51992"/>
    <w:rsid w:val="00D8279A"/>
    <w:rsid w:val="00DC22AD"/>
    <w:rsid w:val="00DD7268"/>
    <w:rsid w:val="00DF0A1F"/>
    <w:rsid w:val="00E3004B"/>
    <w:rsid w:val="00E305FA"/>
    <w:rsid w:val="00E45C80"/>
    <w:rsid w:val="00E63841"/>
    <w:rsid w:val="00E77D75"/>
    <w:rsid w:val="00EA39D2"/>
    <w:rsid w:val="00EB359A"/>
    <w:rsid w:val="00EB6E8C"/>
    <w:rsid w:val="00ED0CCA"/>
    <w:rsid w:val="00ED761F"/>
    <w:rsid w:val="00EF7E30"/>
    <w:rsid w:val="00F13721"/>
    <w:rsid w:val="00F32CE8"/>
    <w:rsid w:val="00F42EB9"/>
    <w:rsid w:val="00F60486"/>
    <w:rsid w:val="00F859FF"/>
    <w:rsid w:val="00F86293"/>
    <w:rsid w:val="00F86E5A"/>
    <w:rsid w:val="00F87983"/>
    <w:rsid w:val="00F91723"/>
    <w:rsid w:val="00FA23F6"/>
    <w:rsid w:val="00FA5E31"/>
    <w:rsid w:val="00FA5EB5"/>
    <w:rsid w:val="00FB3A4F"/>
    <w:rsid w:val="00FC39B2"/>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8</Pages>
  <Words>19516</Words>
  <Characters>111244</Characters>
  <Application>Microsoft Office Word</Application>
  <DocSecurity>0</DocSecurity>
  <Lines>927</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18</cp:revision>
  <dcterms:created xsi:type="dcterms:W3CDTF">2024-05-13T02:06:00Z</dcterms:created>
  <dcterms:modified xsi:type="dcterms:W3CDTF">2024-05-1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